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F0D6F" w:rsidRDefault="003F0D6F" w:rsidP="003F0D6F">
      <w:pPr>
        <w:ind w:firstLine="480"/>
      </w:pPr>
      <w:r>
        <w:rPr>
          <w:rFonts w:hint="eastAsia"/>
        </w:rPr>
        <w:t>第三个难点是分批问题与调度问题存在互相影响的耦合关系。最优子批划分方案与最优调度方案与是相对而言的。对于某个调度顺序来说，其最优子批划分只是针对它自身而言，对于其他调度顺序未必是最优。反之，对于某个子批划分来说，其最优的调度顺序也只是针对其自身而言，对于其他子批划分而言也未必是最优。当调度顺序改变了，其相应的子批划分问题的值域也改变了。当子批划分改变了，其相应的调度顺序搜索空间大小和结构也会发生改变。子批划分与调度顺序的耦合增大了分批调度问题的难度，因此在求解过程中需要协调这两个问题的求解。</w:t>
      </w:r>
    </w:p>
    <w:p w:rsidR="003F0D6F" w:rsidRDefault="003F0D6F" w:rsidP="003F0D6F">
      <w:pPr>
        <w:pStyle w:val="a3"/>
        <w:ind w:firstLine="420"/>
      </w:pPr>
      <w:r>
        <w:rPr>
          <w:noProof/>
        </w:rPr>
        <w:drawing>
          <wp:inline distT="0" distB="0" distL="0" distR="0" wp14:anchorId="69FD7512" wp14:editId="3B81189E">
            <wp:extent cx="3725838" cy="1501254"/>
            <wp:effectExtent l="0" t="0" r="0" b="0"/>
            <wp:docPr id="66" name="图片 66" descr="D:\TYT\Study\graduationProject\multi-object-JSSP-with-lot-spliting\毕业论文初稿及各种文档\耦合关系示意图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20" descr="D:\TYT\Study\graduationProject\multi-object-JSSP-with-lot-spliting\毕业论文初稿及各种文档\耦合关系示意图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7662" t="19888" r="12836" b="24241"/>
                    <a:stretch/>
                  </pic:blipFill>
                  <pic:spPr bwMode="auto">
                    <a:xfrm>
                      <a:off x="0" y="0"/>
                      <a:ext cx="3731571" cy="150356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F0D6F" w:rsidRPr="00016D5B" w:rsidRDefault="003F0D6F" w:rsidP="003F0D6F">
      <w:pPr>
        <w:pStyle w:val="a3"/>
        <w:ind w:firstLine="420"/>
      </w:pPr>
      <w:r>
        <w:rPr>
          <w:rFonts w:hint="eastAsia"/>
        </w:rPr>
        <w:t>图</w:t>
      </w:r>
      <w:r>
        <w:rPr>
          <w:rFonts w:hint="eastAsia"/>
        </w:rPr>
        <w:t xml:space="preserve">2-7 </w:t>
      </w:r>
      <w:r>
        <w:rPr>
          <w:rFonts w:hint="eastAsia"/>
        </w:rPr>
        <w:t>两个子问题的耦合关系示意图</w:t>
      </w:r>
    </w:p>
    <w:p w:rsidR="00916E3B" w:rsidRDefault="00916E3B" w:rsidP="00EF5E81">
      <w:pPr>
        <w:ind w:firstLine="480"/>
        <w:rPr>
          <w:rStyle w:val="fontstyle01"/>
          <w:rFonts w:hint="default"/>
        </w:rPr>
      </w:pPr>
    </w:p>
    <w:p w:rsidR="00EF5E81" w:rsidRPr="009C57F1" w:rsidRDefault="00EF5E81" w:rsidP="00EF5E81">
      <w:pPr>
        <w:ind w:firstLine="480"/>
      </w:pPr>
      <w:r>
        <w:rPr>
          <w:rStyle w:val="fontstyle01"/>
          <w:rFonts w:hint="default"/>
        </w:rPr>
        <w:t>（3）本文只研究了静态调度，使用算法制定分批调度方案之后，假定所有设备和步骤都能正常运行，没有考虑机器故障或者试剂不足等突发状况</w:t>
      </w:r>
    </w:p>
    <w:p w:rsidR="008939E5" w:rsidRDefault="008939E5" w:rsidP="003F0D6F">
      <w:pPr>
        <w:ind w:firstLine="480"/>
      </w:pPr>
    </w:p>
    <w:p w:rsidR="00916E3B" w:rsidRDefault="00916E3B" w:rsidP="003F0D6F">
      <w:pPr>
        <w:ind w:firstLine="480"/>
      </w:pPr>
      <w:r>
        <w:rPr>
          <w:rFonts w:hint="eastAsia"/>
        </w:rPr>
        <w:t>从而使一部分本身检测时长较短的样本在设备内等待较多时间。而且只有前面的样本完成该步骤并转移代下一个步骤之后，下一个样本才能进行该步骤。检验过程中会消耗较长时间，有些步骤则较快能完成，因此样本在等待前面的样本完成时长较长的步骤时，也需要较长的等待时间。</w:t>
      </w:r>
    </w:p>
    <w:p w:rsidR="004B5FD4" w:rsidRDefault="004B5FD4" w:rsidP="003F0D6F">
      <w:pPr>
        <w:ind w:firstLine="480"/>
      </w:pPr>
    </w:p>
    <w:p w:rsidR="00274672" w:rsidRDefault="004B5FD4" w:rsidP="003F0D6F">
      <w:pPr>
        <w:ind w:firstLine="480"/>
      </w:pPr>
      <w:r>
        <w:rPr>
          <w:rFonts w:hint="eastAsia"/>
        </w:rPr>
        <w:t>通过标记免疫复合物，使其被仪器识别，就能检测复合物的浓度，从而计算待测物的浓度。</w:t>
      </w:r>
    </w:p>
    <w:p w:rsidR="00274672" w:rsidRDefault="00274672">
      <w:pPr>
        <w:widowControl/>
        <w:spacing w:line="240" w:lineRule="auto"/>
        <w:ind w:firstLineChars="0" w:firstLine="0"/>
        <w:jc w:val="left"/>
        <w:textAlignment w:val="auto"/>
      </w:pPr>
      <w:r>
        <w:br w:type="page"/>
      </w:r>
    </w:p>
    <w:p w:rsidR="00BB65A1" w:rsidRDefault="00BB65A1" w:rsidP="00BB65A1">
      <w:pPr>
        <w:ind w:firstLine="480"/>
        <w:rPr>
          <w:rFonts w:hint="eastAsia"/>
        </w:rPr>
      </w:pPr>
      <w:r>
        <w:rPr>
          <w:rFonts w:hint="eastAsia"/>
        </w:rPr>
        <w:lastRenderedPageBreak/>
        <w:t>参考文献要调整的格式</w:t>
      </w:r>
    </w:p>
    <w:p w:rsidR="00BB65A1" w:rsidRDefault="00BB65A1" w:rsidP="00BB65A1">
      <w:pPr>
        <w:ind w:firstLine="480"/>
        <w:rPr>
          <w:rFonts w:hint="eastAsia"/>
        </w:rPr>
      </w:pPr>
      <w:r>
        <w:rPr>
          <w:rFonts w:hint="eastAsia"/>
        </w:rPr>
        <w:t xml:space="preserve">1. </w:t>
      </w:r>
      <w:r w:rsidR="0084616E">
        <w:rPr>
          <w:rFonts w:hint="eastAsia"/>
        </w:rPr>
        <w:t>9,</w:t>
      </w:r>
      <w:bookmarkStart w:id="0" w:name="_GoBack"/>
      <w:bookmarkEnd w:id="0"/>
      <w:r>
        <w:rPr>
          <w:rFonts w:hint="eastAsia"/>
        </w:rPr>
        <w:t>34</w:t>
      </w:r>
      <w:r w:rsidR="00FE0458">
        <w:rPr>
          <w:rFonts w:hint="eastAsia"/>
        </w:rPr>
        <w:t>,57</w:t>
      </w:r>
      <w:r w:rsidR="001557E5">
        <w:rPr>
          <w:rFonts w:hint="eastAsia"/>
        </w:rPr>
        <w:t>,59</w:t>
      </w:r>
      <w:r>
        <w:rPr>
          <w:rFonts w:hint="eastAsia"/>
        </w:rPr>
        <w:t>作者要改为</w:t>
      </w:r>
      <w:r w:rsidR="00F77FDD">
        <w:rPr>
          <w:rFonts w:hint="eastAsia"/>
        </w:rPr>
        <w:t>中文</w:t>
      </w:r>
      <w:r>
        <w:rPr>
          <w:rFonts w:hint="eastAsia"/>
        </w:rPr>
        <w:t>等</w:t>
      </w:r>
    </w:p>
    <w:p w:rsidR="00D75AEF" w:rsidRDefault="00D75AEF" w:rsidP="00BB65A1">
      <w:pPr>
        <w:ind w:firstLine="480"/>
        <w:rPr>
          <w:rFonts w:hint="eastAsia"/>
        </w:rPr>
      </w:pPr>
      <w:r>
        <w:rPr>
          <w:rFonts w:hint="eastAsia"/>
        </w:rPr>
        <w:t xml:space="preserve">2. </w:t>
      </w:r>
      <w:r>
        <w:rPr>
          <w:rFonts w:hint="eastAsia"/>
        </w:rPr>
        <w:t>英文名要加点</w:t>
      </w:r>
    </w:p>
    <w:p w:rsidR="009A6507" w:rsidRDefault="009A6507" w:rsidP="00BB65A1">
      <w:pPr>
        <w:ind w:firstLine="480"/>
        <w:rPr>
          <w:rFonts w:hint="eastAsia"/>
        </w:rPr>
      </w:pPr>
      <w:r>
        <w:rPr>
          <w:rFonts w:hint="eastAsia"/>
        </w:rPr>
        <w:t>3. 40</w:t>
      </w:r>
      <w:r>
        <w:rPr>
          <w:rFonts w:hint="eastAsia"/>
        </w:rPr>
        <w:t>名字很奇怪</w:t>
      </w:r>
    </w:p>
    <w:p w:rsidR="00442613" w:rsidRDefault="00442613" w:rsidP="00BB65A1">
      <w:pPr>
        <w:ind w:firstLine="480"/>
        <w:rPr>
          <w:rFonts w:hint="eastAsia"/>
        </w:rPr>
      </w:pPr>
    </w:p>
    <w:p w:rsidR="00CC1F25" w:rsidRDefault="00CC1F25" w:rsidP="00076FE8">
      <w:pPr>
        <w:ind w:firstLine="480"/>
      </w:pPr>
    </w:p>
    <w:p w:rsidR="00CC1F25" w:rsidRDefault="00CC1F25">
      <w:pPr>
        <w:widowControl/>
        <w:spacing w:line="240" w:lineRule="auto"/>
        <w:ind w:firstLineChars="0" w:firstLine="0"/>
        <w:jc w:val="left"/>
        <w:textAlignment w:val="auto"/>
      </w:pPr>
      <w:r>
        <w:br w:type="page"/>
      </w:r>
    </w:p>
    <w:p w:rsidR="00CC1F25" w:rsidRPr="008866DF" w:rsidRDefault="00CC1F25" w:rsidP="00CC1F25">
      <w:pPr>
        <w:pStyle w:val="a5"/>
      </w:pPr>
      <w:r>
        <w:lastRenderedPageBreak/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8866DF">
        <w:t>[1]</w:t>
      </w:r>
      <w:r w:rsidRPr="008866DF">
        <w:tab/>
      </w:r>
      <w:r w:rsidRPr="008866DF">
        <w:t>许金钩</w:t>
      </w:r>
      <w:r w:rsidRPr="008866DF">
        <w:t xml:space="preserve">, </w:t>
      </w:r>
      <w:r w:rsidRPr="008866DF">
        <w:t>王尊本</w:t>
      </w:r>
      <w:r w:rsidRPr="008866DF">
        <w:t xml:space="preserve">. </w:t>
      </w:r>
      <w:r w:rsidRPr="008866DF">
        <w:t>荧光分析法</w:t>
      </w:r>
      <w:r w:rsidRPr="008866DF">
        <w:t xml:space="preserve">[M]. </w:t>
      </w:r>
      <w:r w:rsidRPr="008866DF">
        <w:t>北京</w:t>
      </w:r>
      <w:r w:rsidRPr="008866DF">
        <w:t xml:space="preserve">: </w:t>
      </w:r>
      <w:r w:rsidRPr="008866DF">
        <w:t>科学出版社</w:t>
      </w:r>
      <w:r w:rsidRPr="008866DF">
        <w:t>, 2006.</w:t>
      </w:r>
    </w:p>
    <w:p w:rsidR="00CC1F25" w:rsidRPr="008866DF" w:rsidRDefault="00CC1F25" w:rsidP="00CC1F25">
      <w:pPr>
        <w:pStyle w:val="a5"/>
      </w:pPr>
      <w:r w:rsidRPr="008866DF">
        <w:t>[2]</w:t>
      </w:r>
      <w:r w:rsidRPr="008866DF">
        <w:tab/>
      </w:r>
      <w:r w:rsidRPr="008866DF">
        <w:t>程绍钧</w:t>
      </w:r>
      <w:r w:rsidRPr="008866DF">
        <w:t xml:space="preserve">, </w:t>
      </w:r>
      <w:r w:rsidRPr="008866DF">
        <w:t>余裕民</w:t>
      </w:r>
      <w:r w:rsidRPr="008866DF">
        <w:t xml:space="preserve">. </w:t>
      </w:r>
      <w:r w:rsidRPr="008866DF">
        <w:t>检验核医学</w:t>
      </w:r>
      <w:r w:rsidRPr="008866DF">
        <w:t xml:space="preserve">[M]. </w:t>
      </w:r>
      <w:r w:rsidRPr="008866DF">
        <w:t>重庆</w:t>
      </w:r>
      <w:r w:rsidRPr="008866DF">
        <w:t xml:space="preserve">: </w:t>
      </w:r>
      <w:r w:rsidRPr="008866DF">
        <w:t>重庆大学出版社</w:t>
      </w:r>
      <w:r w:rsidRPr="008866DF">
        <w:t>, 2001.</w:t>
      </w:r>
    </w:p>
    <w:p w:rsidR="00CC1F25" w:rsidRPr="008866DF" w:rsidRDefault="00CC1F25" w:rsidP="00CC1F25">
      <w:pPr>
        <w:pStyle w:val="a5"/>
      </w:pPr>
      <w:r w:rsidRPr="008866DF">
        <w:t>[3]</w:t>
      </w:r>
      <w:r w:rsidRPr="008866DF">
        <w:tab/>
      </w:r>
      <w:r w:rsidRPr="008866DF">
        <w:t>贺淹才</w:t>
      </w:r>
      <w:r w:rsidRPr="008866DF">
        <w:t xml:space="preserve">. </w:t>
      </w:r>
      <w:r w:rsidRPr="008866DF">
        <w:t>基因工程概论</w:t>
      </w:r>
      <w:r w:rsidRPr="008866DF">
        <w:t xml:space="preserve">[M]. </w:t>
      </w:r>
      <w:r w:rsidRPr="008866DF">
        <w:t>北京</w:t>
      </w:r>
      <w:r w:rsidRPr="008866DF">
        <w:t xml:space="preserve">: </w:t>
      </w:r>
      <w:r w:rsidRPr="008866DF">
        <w:t>清华大学出版社</w:t>
      </w:r>
      <w:r w:rsidRPr="008866DF">
        <w:t>, 2008.</w:t>
      </w:r>
    </w:p>
    <w:p w:rsidR="00CC1F25" w:rsidRPr="008866DF" w:rsidRDefault="00CC1F25" w:rsidP="00CC1F25">
      <w:pPr>
        <w:pStyle w:val="a5"/>
      </w:pPr>
      <w:r w:rsidRPr="008866DF">
        <w:t>[4]</w:t>
      </w:r>
      <w:r w:rsidRPr="008866DF">
        <w:tab/>
      </w:r>
      <w:r w:rsidRPr="008866DF">
        <w:t>李延斌</w:t>
      </w:r>
      <w:r w:rsidRPr="008866DF">
        <w:t xml:space="preserve">, </w:t>
      </w:r>
      <w:r w:rsidRPr="008866DF">
        <w:t>孙志华</w:t>
      </w:r>
      <w:r w:rsidRPr="008866DF">
        <w:t xml:space="preserve">. </w:t>
      </w:r>
      <w:r w:rsidRPr="008866DF">
        <w:t>全自动生化分析仪的分类、结构和选购</w:t>
      </w:r>
      <w:r w:rsidRPr="008866DF">
        <w:t xml:space="preserve">[J]. </w:t>
      </w:r>
      <w:r w:rsidRPr="008866DF">
        <w:t>中国医疗器械信息</w:t>
      </w:r>
      <w:r w:rsidRPr="008866DF">
        <w:t>, 2008, 14(3): 34–40.</w:t>
      </w:r>
    </w:p>
    <w:p w:rsidR="00CC1F25" w:rsidRPr="008866DF" w:rsidRDefault="00CC1F25" w:rsidP="00CC1F25">
      <w:pPr>
        <w:pStyle w:val="a5"/>
      </w:pPr>
      <w:r w:rsidRPr="008866DF">
        <w:t>[5]</w:t>
      </w:r>
      <w:r w:rsidRPr="008866DF">
        <w:tab/>
      </w:r>
      <w:r w:rsidRPr="008866DF">
        <w:t>王炜</w:t>
      </w:r>
      <w:r w:rsidRPr="008866DF">
        <w:t xml:space="preserve">. </w:t>
      </w:r>
      <w:r w:rsidRPr="008866DF">
        <w:t>全自动生化分析仪关键技术进展</w:t>
      </w:r>
      <w:r w:rsidRPr="008866DF">
        <w:t xml:space="preserve">[J]. </w:t>
      </w:r>
      <w:r w:rsidRPr="008866DF">
        <w:t>中国医疗器械信息</w:t>
      </w:r>
      <w:r w:rsidRPr="008866DF">
        <w:t>, 2010, 16(12): 18–19.</w:t>
      </w:r>
    </w:p>
    <w:p w:rsidR="00CC1F25" w:rsidRPr="008866DF" w:rsidRDefault="00CC1F25" w:rsidP="00CC1F25">
      <w:pPr>
        <w:pStyle w:val="a5"/>
      </w:pPr>
      <w:r w:rsidRPr="008866DF">
        <w:t>[6]</w:t>
      </w:r>
      <w:r w:rsidRPr="008866DF">
        <w:tab/>
      </w:r>
      <w:r w:rsidRPr="008866DF">
        <w:t>刘志辉</w:t>
      </w:r>
      <w:r w:rsidRPr="008866DF">
        <w:t xml:space="preserve">, </w:t>
      </w:r>
      <w:r w:rsidRPr="008866DF">
        <w:t>葛秀君</w:t>
      </w:r>
      <w:r w:rsidRPr="008866DF">
        <w:t xml:space="preserve">, </w:t>
      </w:r>
      <w:r w:rsidRPr="008866DF">
        <w:t>朱海龙</w:t>
      </w:r>
      <w:r w:rsidRPr="008866DF">
        <w:t xml:space="preserve">. </w:t>
      </w:r>
      <w:r w:rsidRPr="008866DF">
        <w:t>进板顺序及洗涤模式对</w:t>
      </w:r>
      <w:r w:rsidRPr="008866DF">
        <w:t>FAME</w:t>
      </w:r>
      <w:r w:rsidRPr="008866DF">
        <w:t>全自动酶免分析系统检测乙型肝炎标志物效率的影响</w:t>
      </w:r>
      <w:r w:rsidRPr="008866DF">
        <w:t xml:space="preserve">[J]. </w:t>
      </w:r>
      <w:r w:rsidRPr="008866DF">
        <w:t>现代医药卫生</w:t>
      </w:r>
      <w:r w:rsidRPr="008866DF">
        <w:t>, 2010, 26(1): 51–52.</w:t>
      </w:r>
    </w:p>
    <w:p w:rsidR="00CC1F25" w:rsidRPr="008866DF" w:rsidRDefault="00CC1F25" w:rsidP="00CC1F25">
      <w:pPr>
        <w:pStyle w:val="a5"/>
      </w:pPr>
      <w:r w:rsidRPr="008866DF">
        <w:t>[7]</w:t>
      </w:r>
      <w:r w:rsidRPr="008866DF">
        <w:tab/>
      </w:r>
      <w:r w:rsidRPr="008866DF">
        <w:t>谷成祥</w:t>
      </w:r>
      <w:r w:rsidRPr="008866DF">
        <w:t xml:space="preserve">. </w:t>
      </w:r>
      <w:r w:rsidRPr="008866DF">
        <w:t>全自动酶免疫分析系统检测乙型肝炎标志物的工作模式的优化研究</w:t>
      </w:r>
      <w:r w:rsidRPr="008866DF">
        <w:t xml:space="preserve">[J]. </w:t>
      </w:r>
      <w:r w:rsidRPr="008866DF">
        <w:t>检验医学</w:t>
      </w:r>
      <w:r w:rsidRPr="008866DF">
        <w:t>, 2006, 21(1): 78–81.</w:t>
      </w:r>
    </w:p>
    <w:p w:rsidR="00CC1F25" w:rsidRPr="008866DF" w:rsidRDefault="00CC1F25" w:rsidP="00CC1F25">
      <w:pPr>
        <w:pStyle w:val="a5"/>
      </w:pPr>
      <w:r w:rsidRPr="008866DF">
        <w:t>[8]</w:t>
      </w:r>
      <w:r w:rsidRPr="008866DF">
        <w:tab/>
      </w:r>
      <w:r w:rsidRPr="008866DF">
        <w:t>杨勇毅</w:t>
      </w:r>
      <w:r w:rsidRPr="008866DF">
        <w:t xml:space="preserve">, </w:t>
      </w:r>
      <w:r w:rsidRPr="008866DF">
        <w:t>王军</w:t>
      </w:r>
      <w:r w:rsidRPr="008866DF">
        <w:t xml:space="preserve">, </w:t>
      </w:r>
      <w:r w:rsidRPr="008866DF">
        <w:t>罗蓉</w:t>
      </w:r>
      <w:r w:rsidRPr="008866DF">
        <w:t xml:space="preserve">. </w:t>
      </w:r>
      <w:r w:rsidRPr="008866DF">
        <w:t>全自动酶免分析系统工作流程的优化</w:t>
      </w:r>
      <w:r w:rsidRPr="008866DF">
        <w:t xml:space="preserve">[J]. </w:t>
      </w:r>
      <w:r w:rsidRPr="008866DF">
        <w:t>中国输血杂志</w:t>
      </w:r>
      <w:r w:rsidRPr="008866DF">
        <w:t>, 2007, 20(2): 133–135.</w:t>
      </w:r>
    </w:p>
    <w:p w:rsidR="00CC1F25" w:rsidRPr="008866DF" w:rsidRDefault="00CC1F25" w:rsidP="00CC1F25">
      <w:pPr>
        <w:pStyle w:val="a5"/>
      </w:pPr>
      <w:r w:rsidRPr="008866DF">
        <w:t>[9]</w:t>
      </w:r>
      <w:r w:rsidRPr="008866DF">
        <w:tab/>
      </w:r>
      <w:r w:rsidRPr="008866DF">
        <w:t>张晶</w:t>
      </w:r>
      <w:r w:rsidRPr="008866DF">
        <w:t xml:space="preserve">, </w:t>
      </w:r>
      <w:r w:rsidRPr="008866DF">
        <w:t>祝连庆</w:t>
      </w:r>
      <w:r w:rsidRPr="008866DF">
        <w:t xml:space="preserve">, </w:t>
      </w:r>
      <w:r w:rsidRPr="008866DF">
        <w:t>王君</w:t>
      </w:r>
      <w:r w:rsidRPr="008866DF">
        <w:t xml:space="preserve">, et al. </w:t>
      </w:r>
      <w:r w:rsidRPr="008866DF">
        <w:t>一种全自动酶免分析仪多任务调度方法</w:t>
      </w:r>
      <w:r w:rsidRPr="008866DF">
        <w:t xml:space="preserve">[J]. </w:t>
      </w:r>
      <w:r w:rsidRPr="008866DF">
        <w:t>计算机仿真</w:t>
      </w:r>
      <w:r w:rsidRPr="008866DF">
        <w:t>, 2014, 31(6): 4–8.</w:t>
      </w:r>
    </w:p>
    <w:p w:rsidR="00CC1F25" w:rsidRPr="008866DF" w:rsidRDefault="00CC1F25" w:rsidP="00CC1F25">
      <w:pPr>
        <w:pStyle w:val="a5"/>
      </w:pPr>
      <w:r w:rsidRPr="008866DF">
        <w:t>[10]</w:t>
      </w:r>
      <w:r w:rsidRPr="008866DF">
        <w:tab/>
      </w:r>
      <w:r w:rsidRPr="008866DF">
        <w:t>姚勇</w:t>
      </w:r>
      <w:r w:rsidRPr="008866DF">
        <w:t xml:space="preserve">, </w:t>
      </w:r>
      <w:r w:rsidRPr="008866DF">
        <w:t>相恒泉</w:t>
      </w:r>
      <w:r w:rsidRPr="008866DF">
        <w:t xml:space="preserve">, </w:t>
      </w:r>
      <w:r w:rsidRPr="008866DF">
        <w:t>石圆圆</w:t>
      </w:r>
      <w:r w:rsidRPr="008866DF">
        <w:t xml:space="preserve">. </w:t>
      </w:r>
      <w:r w:rsidRPr="008866DF">
        <w:t>全自动酶免分析系统与手工操作方法的应用比较</w:t>
      </w:r>
      <w:r w:rsidRPr="008866DF">
        <w:t xml:space="preserve">[J]. </w:t>
      </w:r>
      <w:r w:rsidRPr="008866DF">
        <w:t>临床血液学杂志</w:t>
      </w:r>
      <w:r w:rsidRPr="008866DF">
        <w:t>, 2012, 25(8): 482–487.</w:t>
      </w:r>
    </w:p>
    <w:p w:rsidR="00CC1F25" w:rsidRPr="008866DF" w:rsidRDefault="00CC1F25" w:rsidP="00CC1F25">
      <w:pPr>
        <w:pStyle w:val="a5"/>
      </w:pPr>
      <w:r w:rsidRPr="008866DF">
        <w:t>[11]</w:t>
      </w:r>
      <w:r w:rsidRPr="008866DF">
        <w:tab/>
        <w:t>Dauzere-Peres Stephane, Lasserre J-B. Lot Streaming in Job-Shop Scheduling[J]. Operations Research, 1997, 45(4): 584–595.</w:t>
      </w:r>
    </w:p>
    <w:p w:rsidR="00CC1F25" w:rsidRPr="008866DF" w:rsidRDefault="00CC1F25" w:rsidP="00CC1F25">
      <w:pPr>
        <w:pStyle w:val="a5"/>
      </w:pPr>
      <w:r w:rsidRPr="008866DF">
        <w:t>[12]</w:t>
      </w:r>
      <w:r w:rsidRPr="008866DF">
        <w:tab/>
        <w:t>Reiter S. A system for managing job-shop production[J]. The Journal of Business, 1966, 39(3): 371–393.</w:t>
      </w:r>
    </w:p>
    <w:p w:rsidR="00CC1F25" w:rsidRPr="008866DF" w:rsidRDefault="00CC1F25" w:rsidP="00CC1F25">
      <w:pPr>
        <w:pStyle w:val="a5"/>
      </w:pPr>
      <w:r w:rsidRPr="008866DF">
        <w:t>[13]</w:t>
      </w:r>
      <w:r w:rsidRPr="008866DF">
        <w:tab/>
        <w:t>Low C, Hsu C M, Huang K I. Benefits of lot splitting in job-shop scheduling[J]. International Journal of Advanced Manufacturing Technology, 2004, 24(9–10): 773–780.</w:t>
      </w:r>
    </w:p>
    <w:p w:rsidR="00CC1F25" w:rsidRPr="008866DF" w:rsidRDefault="00CC1F25" w:rsidP="00CC1F25">
      <w:pPr>
        <w:pStyle w:val="a5"/>
      </w:pPr>
      <w:r w:rsidRPr="008866DF">
        <w:t>[14]</w:t>
      </w:r>
      <w:r w:rsidRPr="008866DF">
        <w:tab/>
        <w:t>Chen J, Steiner G. On discrete lot streaming in no-wait flow shops[J]. IIE Transactions, 2003, 35(2): 91–101.</w:t>
      </w:r>
    </w:p>
    <w:p w:rsidR="00CC1F25" w:rsidRPr="008866DF" w:rsidRDefault="00CC1F25" w:rsidP="00CC1F25">
      <w:pPr>
        <w:pStyle w:val="a5"/>
      </w:pPr>
      <w:r w:rsidRPr="008866DF">
        <w:t>[15]</w:t>
      </w:r>
      <w:r w:rsidRPr="008866DF">
        <w:tab/>
        <w:t>Kalir A A, Sarin S C. Optimal Solutions for the Single Batch, Flow Shop, Lot-streaming Problem with Equal Sublots[J]. Decision Sciences, 2007, 32(2): 387–398.</w:t>
      </w:r>
    </w:p>
    <w:p w:rsidR="00CC1F25" w:rsidRPr="008866DF" w:rsidRDefault="00CC1F25" w:rsidP="00CC1F25">
      <w:pPr>
        <w:pStyle w:val="a5"/>
      </w:pPr>
      <w:r w:rsidRPr="008866DF">
        <w:t>[16]</w:t>
      </w:r>
      <w:r w:rsidRPr="008866DF">
        <w:tab/>
        <w:t>Liu J. Single-job lot streaming in m-1 two-stage hybrid flowshops[J]. European Journal of Operational Research, 2008, 187(3): 1171–1183.</w:t>
      </w:r>
    </w:p>
    <w:p w:rsidR="00CC1F25" w:rsidRPr="008866DF" w:rsidRDefault="00CC1F25" w:rsidP="00CC1F25">
      <w:pPr>
        <w:pStyle w:val="a5"/>
      </w:pPr>
      <w:r w:rsidRPr="008866DF">
        <w:lastRenderedPageBreak/>
        <w:t>[17]</w:t>
      </w:r>
      <w:r w:rsidRPr="008866DF">
        <w:tab/>
        <w:t>Kim Y D, Shim S O, Kim S B, et al. Parallel machine scheduling considering a job-splitting property[J]. International Journal of Production Research, 2004, 42(21): 4531–4546.</w:t>
      </w:r>
    </w:p>
    <w:p w:rsidR="00CC1F25" w:rsidRPr="008866DF" w:rsidRDefault="00CC1F25" w:rsidP="00CC1F25">
      <w:pPr>
        <w:pStyle w:val="a5"/>
      </w:pPr>
      <w:r w:rsidRPr="008866DF">
        <w:t>[18]</w:t>
      </w:r>
      <w:r w:rsidRPr="008866DF">
        <w:tab/>
        <w:t>Nait Tahar D, Yalaoui F, Chu C, et al. A linear programming approach for identical parallel machine scheduling with job splitting and sequence-dependent setup times[J]. International Journal of Production Economics, 2006, 99(1–2): 63–73.</w:t>
      </w:r>
    </w:p>
    <w:p w:rsidR="00CC1F25" w:rsidRPr="008866DF" w:rsidRDefault="00CC1F25" w:rsidP="00CC1F25">
      <w:pPr>
        <w:pStyle w:val="a5"/>
      </w:pPr>
      <w:r w:rsidRPr="008866DF">
        <w:t>[19]</w:t>
      </w:r>
      <w:r w:rsidRPr="008866DF">
        <w:tab/>
        <w:t>Cheng M, Mukherjee N J, Sarin S C. A review of lot streaming[J]. International Journal of Production Research, Taylor &amp; Francis, 2013, 51(23–24): 7023–7046.</w:t>
      </w:r>
    </w:p>
    <w:p w:rsidR="00CC1F25" w:rsidRPr="008866DF" w:rsidRDefault="00CC1F25" w:rsidP="00CC1F25">
      <w:pPr>
        <w:pStyle w:val="a5"/>
      </w:pPr>
      <w:r w:rsidRPr="008866DF">
        <w:t>[20]</w:t>
      </w:r>
      <w:r w:rsidRPr="008866DF">
        <w:tab/>
        <w:t>Lei D, Guo X. Scheduling job shop with lot streaming and transportation through a modified artificial bee colony[J]. International Journal of Production Research, 2013, 51(16): 4930–4941.</w:t>
      </w:r>
    </w:p>
    <w:p w:rsidR="00CC1F25" w:rsidRPr="008866DF" w:rsidRDefault="00CC1F25" w:rsidP="00CC1F25">
      <w:pPr>
        <w:pStyle w:val="a5"/>
      </w:pPr>
      <w:r w:rsidRPr="008866DF">
        <w:t>[21]</w:t>
      </w:r>
      <w:r w:rsidRPr="008866DF">
        <w:tab/>
        <w:t>Defersha F M, Chen M. A coarse-grain parallel genetic algorithm for flexible job-shop scheduling with lot streaming[A]. 2009 International Conference on Computational Science and Engineering[C]. IEEE, 2009, 1: 201–208.</w:t>
      </w:r>
    </w:p>
    <w:p w:rsidR="00CC1F25" w:rsidRPr="008866DF" w:rsidRDefault="00CC1F25" w:rsidP="00CC1F25">
      <w:pPr>
        <w:pStyle w:val="a5"/>
      </w:pPr>
      <w:r w:rsidRPr="008866DF">
        <w:t>[22]</w:t>
      </w:r>
      <w:r w:rsidRPr="008866DF">
        <w:tab/>
        <w:t>Defersha F M, Bayat Movahed S. Linear programming assisted (not embedded) genetic algorithm for flexible jobshop scheduling with lot streaming[J]. Computers and Industrial Engineering, 2018, 117: 319–335.</w:t>
      </w:r>
    </w:p>
    <w:p w:rsidR="00CC1F25" w:rsidRPr="008866DF" w:rsidRDefault="00CC1F25" w:rsidP="00CC1F25">
      <w:pPr>
        <w:pStyle w:val="a5"/>
      </w:pPr>
      <w:r w:rsidRPr="008866DF">
        <w:t>[23]</w:t>
      </w:r>
      <w:r w:rsidRPr="008866DF">
        <w:tab/>
        <w:t>Maccarthy B L, Liu J. Addressing the Gap in Scheduling Research - a Review of Optimization and Heuristic Methods in Production Scheduling[J]. International Journal of Production Research, 1993, 31(1): 59–79.</w:t>
      </w:r>
    </w:p>
    <w:p w:rsidR="00CC1F25" w:rsidRPr="008866DF" w:rsidRDefault="00CC1F25" w:rsidP="00CC1F25">
      <w:pPr>
        <w:pStyle w:val="a5"/>
      </w:pPr>
      <w:r w:rsidRPr="008866DF">
        <w:t>[24]</w:t>
      </w:r>
      <w:r w:rsidRPr="008866DF">
        <w:tab/>
        <w:t>Kodaganallur V, Sen A K, Mitra S. Application of graph search and genetic algorithms for the single machine scheduling problem with sequence-dependent setup times and quadratic penalty function of completion times[J]. Computers and Industrial Engineering, 2014, 67(1): 10–19.</w:t>
      </w:r>
    </w:p>
    <w:p w:rsidR="00CC1F25" w:rsidRPr="008866DF" w:rsidRDefault="00CC1F25" w:rsidP="00CC1F25">
      <w:pPr>
        <w:pStyle w:val="a5"/>
      </w:pPr>
      <w:r w:rsidRPr="008866DF">
        <w:t>[25]</w:t>
      </w:r>
      <w:r w:rsidRPr="008866DF">
        <w:tab/>
        <w:t>Chakhlevitch K, Glass C A. Scheduling reentrant jobs on parallel machines with a remote server[J]. Computers and Operations Research, 2009, 36(9): 2580–2589.</w:t>
      </w:r>
    </w:p>
    <w:p w:rsidR="00CC1F25" w:rsidRPr="008866DF" w:rsidRDefault="00CC1F25" w:rsidP="00CC1F25">
      <w:pPr>
        <w:pStyle w:val="a5"/>
      </w:pPr>
      <w:r w:rsidRPr="008866DF">
        <w:t>[26]</w:t>
      </w:r>
      <w:r w:rsidRPr="008866DF">
        <w:tab/>
        <w:t xml:space="preserve">Bargaoui H, Belkahla Driss O, Ghédira K. A novel chemical reaction optimization for the distributed permutation flowshop scheduling problem </w:t>
      </w:r>
      <w:r w:rsidRPr="008866DF">
        <w:lastRenderedPageBreak/>
        <w:t>with makespan criterion[J]. Computers &amp; Industrial Engineering, 2017, 111: 239–250.</w:t>
      </w:r>
    </w:p>
    <w:p w:rsidR="00CC1F25" w:rsidRPr="008866DF" w:rsidRDefault="00CC1F25" w:rsidP="00CC1F25">
      <w:pPr>
        <w:pStyle w:val="a5"/>
      </w:pPr>
      <w:r w:rsidRPr="008866DF">
        <w:t>[27]</w:t>
      </w:r>
      <w:r w:rsidRPr="008866DF">
        <w:tab/>
        <w:t>Hekmatfar M, Fatemi Ghomi S M T, Karimi B. Two stage reentrant hybrid flow shop with setup times and the criterion of minimizing makespan[J]. Applied Soft Computing, 2011, 11(8): 4530–4539.</w:t>
      </w:r>
    </w:p>
    <w:p w:rsidR="00CC1F25" w:rsidRPr="008866DF" w:rsidRDefault="00CC1F25" w:rsidP="00CC1F25">
      <w:pPr>
        <w:pStyle w:val="a5"/>
      </w:pPr>
      <w:r w:rsidRPr="008866DF">
        <w:t>[28]</w:t>
      </w:r>
      <w:r w:rsidRPr="008866DF">
        <w:tab/>
        <w:t>Niu S H, Ong S K, Nee A Y C. An improved Intelligent Water Drops algorithm for achieving optimal job-shop scheduling solutions[J]. International Journal of Production Research, 2012, 50(15): 4192–4205.</w:t>
      </w:r>
    </w:p>
    <w:p w:rsidR="00CC1F25" w:rsidRPr="008866DF" w:rsidRDefault="00CC1F25" w:rsidP="00CC1F25">
      <w:pPr>
        <w:pStyle w:val="a5"/>
      </w:pPr>
      <w:r w:rsidRPr="008866DF">
        <w:t>[29]</w:t>
      </w:r>
      <w:r w:rsidRPr="008866DF">
        <w:tab/>
        <w:t>C.N.Potts, K.R.Baker. Flow shop scheduling with lot streaming[J]. Operations Research Letters, 1989, 8(6): 297–303.</w:t>
      </w:r>
    </w:p>
    <w:p w:rsidR="00CC1F25" w:rsidRPr="008866DF" w:rsidRDefault="00CC1F25" w:rsidP="00CC1F25">
      <w:pPr>
        <w:pStyle w:val="a5"/>
      </w:pPr>
      <w:r w:rsidRPr="008866DF">
        <w:t>[30]</w:t>
      </w:r>
      <w:r w:rsidRPr="008866DF">
        <w:tab/>
        <w:t>Jian W, Hong Z. Integrated Optimization of Lot Streaming and Sublot-intermingling Scheduling for a Kind of Flow Shop[J]. Journal of System Simulation, 2008, 20(4): 1011–1015.</w:t>
      </w:r>
    </w:p>
    <w:p w:rsidR="00CC1F25" w:rsidRPr="008866DF" w:rsidRDefault="00CC1F25" w:rsidP="00CC1F25">
      <w:pPr>
        <w:pStyle w:val="a5"/>
      </w:pPr>
      <w:r w:rsidRPr="008866DF">
        <w:t>[31]</w:t>
      </w:r>
      <w:r w:rsidRPr="008866DF">
        <w:tab/>
        <w:t>Chan F T, Wong T C, Chan L Y. The application of genetic algorithms to lot streaming in a job-shop scheduling problem[J]. International Journal of Production Research, 2009, 47(12): 3387–3412.</w:t>
      </w:r>
    </w:p>
    <w:p w:rsidR="00CC1F25" w:rsidRPr="008866DF" w:rsidRDefault="00CC1F25" w:rsidP="00CC1F25">
      <w:pPr>
        <w:pStyle w:val="a5"/>
      </w:pPr>
      <w:r w:rsidRPr="008866DF">
        <w:t>[32]</w:t>
      </w:r>
      <w:r w:rsidRPr="008866DF">
        <w:tab/>
        <w:t>Han Y, Li J, Sang H, et al. An improved migrating birds optimization for an integrated lot-streaming flow shop scheduling problem[J]. Swarm and Evolutionary Computation, 2018, 38: 64–78.</w:t>
      </w:r>
    </w:p>
    <w:p w:rsidR="00CC1F25" w:rsidRPr="008866DF" w:rsidRDefault="00CC1F25" w:rsidP="00CC1F25">
      <w:pPr>
        <w:pStyle w:val="a5"/>
      </w:pPr>
      <w:r w:rsidRPr="008866DF">
        <w:t>[33]</w:t>
      </w:r>
      <w:r w:rsidRPr="008866DF">
        <w:tab/>
        <w:t>Huang R H, Yu T H. An effective ant colony optimization algorithm for multi-objective job-shop scheduling with equal-size lot-splitting[J]. Applied Soft Computing, 2017, 57: 642–656.</w:t>
      </w:r>
    </w:p>
    <w:p w:rsidR="00CC1F25" w:rsidRPr="008866DF" w:rsidRDefault="00CC1F25" w:rsidP="00CC1F25">
      <w:pPr>
        <w:pStyle w:val="a5"/>
      </w:pPr>
      <w:r w:rsidRPr="008866DF">
        <w:t>[34]</w:t>
      </w:r>
      <w:r w:rsidRPr="008866DF">
        <w:tab/>
      </w:r>
      <w:r w:rsidRPr="008866DF">
        <w:t>白俊杰</w:t>
      </w:r>
      <w:r w:rsidRPr="008866DF">
        <w:t xml:space="preserve">, </w:t>
      </w:r>
      <w:r w:rsidRPr="008866DF">
        <w:t>龚毅光</w:t>
      </w:r>
      <w:r w:rsidRPr="008866DF">
        <w:t xml:space="preserve">, </w:t>
      </w:r>
      <w:r w:rsidRPr="008866DF">
        <w:t>王宁生</w:t>
      </w:r>
      <w:r w:rsidRPr="008866DF">
        <w:t xml:space="preserve">, et al. </w:t>
      </w:r>
      <w:r w:rsidRPr="008866DF">
        <w:t>多目标柔性作业车间分批优化调度</w:t>
      </w:r>
      <w:r w:rsidRPr="008866DF">
        <w:t xml:space="preserve">[J]. </w:t>
      </w:r>
      <w:r w:rsidRPr="008866DF">
        <w:t>计算机集成制造系统</w:t>
      </w:r>
      <w:r w:rsidRPr="008866DF">
        <w:t>, 2010, 16(2): 0–7.</w:t>
      </w:r>
    </w:p>
    <w:p w:rsidR="00CC1F25" w:rsidRPr="008866DF" w:rsidRDefault="00CC1F25" w:rsidP="00CC1F25">
      <w:pPr>
        <w:pStyle w:val="a5"/>
      </w:pPr>
      <w:r w:rsidRPr="008866DF">
        <w:t>[35]</w:t>
      </w:r>
      <w:r w:rsidRPr="008866DF">
        <w:tab/>
        <w:t>Wagner H M. An integer linear-programming model for machine scheduling[J]. Naval Research Logistics Quarterly, 1959, 6(2): 131–140.</w:t>
      </w:r>
    </w:p>
    <w:p w:rsidR="00CC1F25" w:rsidRPr="008866DF" w:rsidRDefault="00CC1F25" w:rsidP="00CC1F25">
      <w:pPr>
        <w:pStyle w:val="a5"/>
      </w:pPr>
      <w:r w:rsidRPr="008866DF">
        <w:t>[36]</w:t>
      </w:r>
      <w:r w:rsidRPr="008866DF">
        <w:tab/>
        <w:t>Held M, Karp R M. An dynamic programming approach to sequencing problems[J]. Journal ofSIAM, 1962, 10(1): 196–210.</w:t>
      </w:r>
    </w:p>
    <w:p w:rsidR="00CC1F25" w:rsidRPr="008866DF" w:rsidRDefault="00CC1F25" w:rsidP="00CC1F25">
      <w:pPr>
        <w:pStyle w:val="a5"/>
      </w:pPr>
      <w:r w:rsidRPr="008866DF">
        <w:t>[37]</w:t>
      </w:r>
      <w:r w:rsidRPr="008866DF">
        <w:tab/>
        <w:t>Ignall E, Schrage L. Application of the branch and bound technique to some flow-shop problems[J]. Operations Research, 1965, 13(3): 400–412.</w:t>
      </w:r>
    </w:p>
    <w:p w:rsidR="00CC1F25" w:rsidRPr="008866DF" w:rsidRDefault="00CC1F25" w:rsidP="00CC1F25">
      <w:pPr>
        <w:pStyle w:val="a5"/>
      </w:pPr>
      <w:r w:rsidRPr="008866DF">
        <w:t>[38]</w:t>
      </w:r>
      <w:r w:rsidRPr="008866DF">
        <w:tab/>
        <w:t>Palmer D S. Sequencing jobs through a multi-stage process in the minimum total time-a quick method of obtaining a near optimum[J]. Operational Research Quarterly, 1965, 16(1): 101–107.</w:t>
      </w:r>
    </w:p>
    <w:p w:rsidR="00CC1F25" w:rsidRPr="008866DF" w:rsidRDefault="00CC1F25" w:rsidP="00CC1F25">
      <w:pPr>
        <w:pStyle w:val="a5"/>
      </w:pPr>
      <w:r w:rsidRPr="008866DF">
        <w:lastRenderedPageBreak/>
        <w:t>[39]</w:t>
      </w:r>
      <w:r w:rsidRPr="008866DF">
        <w:tab/>
        <w:t>Li J, Pan Q, Suganthan P N, et al. A Hybrid Tabu Search Algorithm With an Efficient Neighborhood Structure for the Flexible Job Shop Scheduling Problem[J]. The International Journal of Advanced Manufacturing Technology, 2011, 52(5–8): 683–697.</w:t>
      </w:r>
    </w:p>
    <w:p w:rsidR="00CC1F25" w:rsidRPr="008866DF" w:rsidRDefault="00CC1F25" w:rsidP="00CC1F25">
      <w:pPr>
        <w:pStyle w:val="a5"/>
      </w:pPr>
      <w:r w:rsidRPr="008866DF">
        <w:t>[40]</w:t>
      </w:r>
      <w:r w:rsidRPr="008866DF">
        <w:tab/>
        <w:t>Van Laarhoven P J M, Aarts E H L, Lenstra J K. Job Shop Scheduling by Simulated Annealing[J]. Operations Research, 2008, 40(1): 113–125.</w:t>
      </w:r>
    </w:p>
    <w:p w:rsidR="00CC1F25" w:rsidRPr="008866DF" w:rsidRDefault="00CC1F25" w:rsidP="00CC1F25">
      <w:pPr>
        <w:pStyle w:val="a5"/>
      </w:pPr>
      <w:r w:rsidRPr="008866DF">
        <w:t>[41]</w:t>
      </w:r>
      <w:r w:rsidRPr="008866DF">
        <w:tab/>
        <w:t>Roce F, Tadei R C, Volta G. A genetic algorithm for the job shop problem[J]. Computers &amp; Operations Research, 1995, 22(1): 15–24.</w:t>
      </w:r>
    </w:p>
    <w:p w:rsidR="00CC1F25" w:rsidRPr="008866DF" w:rsidRDefault="00CC1F25" w:rsidP="00CC1F25">
      <w:pPr>
        <w:pStyle w:val="a5"/>
      </w:pPr>
      <w:r w:rsidRPr="008866DF">
        <w:t>[42]</w:t>
      </w:r>
      <w:r w:rsidRPr="008866DF">
        <w:tab/>
        <w:t>Sha D Y, Hsu C Y. A hybrid particle swarm optimization for job shop scheduling problem[J]. Computers &amp; Industrial Engineering, 2006, 51(4): 791–808.</w:t>
      </w:r>
    </w:p>
    <w:p w:rsidR="00CC1F25" w:rsidRPr="008866DF" w:rsidRDefault="00CC1F25" w:rsidP="00CC1F25">
      <w:pPr>
        <w:pStyle w:val="a5"/>
      </w:pPr>
      <w:r w:rsidRPr="008866DF">
        <w:t>[43]</w:t>
      </w:r>
      <w:r w:rsidRPr="008866DF">
        <w:tab/>
        <w:t>Demir Y, Işleyen S K. An effective genetic algorithm for flexible job-shop scheduling with overlapping in operations[J]. International Journal of Production Research, 2014, 52(13): 3905–3921.</w:t>
      </w:r>
    </w:p>
    <w:p w:rsidR="00CC1F25" w:rsidRPr="008866DF" w:rsidRDefault="00CC1F25" w:rsidP="00CC1F25">
      <w:pPr>
        <w:pStyle w:val="a5"/>
      </w:pPr>
      <w:r w:rsidRPr="008866DF">
        <w:t>[44]</w:t>
      </w:r>
      <w:r w:rsidRPr="008866DF">
        <w:tab/>
        <w:t>Lenstra J K, Kan A H G R, Brucker P. Complexity of machine scheduling problems[J]. Annals of Discrete Mathematics, 1977, 1: 343–362.</w:t>
      </w:r>
    </w:p>
    <w:p w:rsidR="00CC1F25" w:rsidRPr="008866DF" w:rsidRDefault="00CC1F25" w:rsidP="00CC1F25">
      <w:pPr>
        <w:pStyle w:val="a5"/>
      </w:pPr>
      <w:r w:rsidRPr="008866DF">
        <w:t>[45]</w:t>
      </w:r>
      <w:r w:rsidRPr="008866DF">
        <w:tab/>
        <w:t>Duman E, Uysal M, Alkaya A F. Migrating Birds Optimization: A new metaheuristic approach and its performance on quadratic assignment problem[J]. Information Sciences, 2012, 217: 65–77.</w:t>
      </w:r>
    </w:p>
    <w:p w:rsidR="00CC1F25" w:rsidRPr="008866DF" w:rsidRDefault="00CC1F25" w:rsidP="00CC1F25">
      <w:pPr>
        <w:pStyle w:val="a5"/>
      </w:pPr>
      <w:r w:rsidRPr="008866DF">
        <w:t>[46]</w:t>
      </w:r>
      <w:r w:rsidRPr="008866DF">
        <w:tab/>
        <w:t>Benkalai I, Rebaine D, Gagné C, et al. Improving the migrating birds optimization metaheuristic for the permutation flow shop with sequence-dependent set-up times[J]. International Journal of Production Research, 2017, 55(20): 6145–6157.</w:t>
      </w:r>
    </w:p>
    <w:p w:rsidR="008866DF" w:rsidRPr="00FD5770" w:rsidRDefault="0084616E" w:rsidP="00FD5770">
      <w:pPr>
        <w:pStyle w:val="a5"/>
      </w:pPr>
      <w:r w:rsidRPr="00FD5770">
        <w:fldChar w:fldCharType="begin" w:fldLock="1"/>
      </w:r>
      <w:r w:rsidRPr="00FD5770">
        <w:instrText xml:space="preserve">ADDIN Mendeley Bibliography CSL_BIBLIOGRAPHY </w:instrText>
      </w:r>
      <w:r w:rsidRPr="00FD5770">
        <w:fldChar w:fldCharType="separate"/>
      </w:r>
      <w:r w:rsidRPr="00FD5770">
        <w:t>[1]</w:t>
      </w:r>
      <w:r w:rsidRPr="00FD5770">
        <w:tab/>
      </w:r>
      <w:r w:rsidRPr="00FD5770">
        <w:t>许金钩</w:t>
      </w:r>
      <w:r w:rsidRPr="00FD5770">
        <w:t xml:space="preserve">, </w:t>
      </w:r>
      <w:r w:rsidRPr="00FD5770">
        <w:t>王尊本</w:t>
      </w:r>
      <w:r w:rsidRPr="00FD5770">
        <w:t xml:space="preserve">. </w:t>
      </w:r>
      <w:r w:rsidRPr="00FD5770">
        <w:t>荧光分析法</w:t>
      </w:r>
      <w:r w:rsidRPr="00FD5770">
        <w:t xml:space="preserve">[M]. </w:t>
      </w:r>
      <w:r w:rsidRPr="00FD5770">
        <w:t>北京</w:t>
      </w:r>
      <w:r w:rsidRPr="00FD5770">
        <w:t xml:space="preserve">: </w:t>
      </w:r>
      <w:r w:rsidRPr="00FD5770">
        <w:t>科学出版社</w:t>
      </w:r>
      <w:r w:rsidRPr="00FD5770">
        <w:t>, 2006.</w:t>
      </w:r>
    </w:p>
    <w:p w:rsidR="008866DF" w:rsidRPr="00FD5770" w:rsidRDefault="0084616E" w:rsidP="00FD5770">
      <w:pPr>
        <w:pStyle w:val="a5"/>
      </w:pPr>
      <w:r w:rsidRPr="00FD5770">
        <w:t>[2]</w:t>
      </w:r>
      <w:r w:rsidRPr="00FD5770">
        <w:tab/>
      </w:r>
      <w:r w:rsidRPr="00FD5770">
        <w:t>程绍钧</w:t>
      </w:r>
      <w:r w:rsidRPr="00FD5770">
        <w:t xml:space="preserve">, </w:t>
      </w:r>
      <w:r w:rsidRPr="00FD5770">
        <w:t>余裕民</w:t>
      </w:r>
      <w:r w:rsidRPr="00FD5770">
        <w:t xml:space="preserve">. </w:t>
      </w:r>
      <w:r w:rsidRPr="00FD5770">
        <w:t>检验核医学</w:t>
      </w:r>
      <w:r w:rsidRPr="00FD5770">
        <w:t xml:space="preserve">[M]. </w:t>
      </w:r>
      <w:r w:rsidRPr="00FD5770">
        <w:t>重庆</w:t>
      </w:r>
      <w:r w:rsidRPr="00FD5770">
        <w:t xml:space="preserve">: </w:t>
      </w:r>
      <w:r w:rsidRPr="00FD5770">
        <w:t>重庆大学出版社</w:t>
      </w:r>
      <w:r w:rsidRPr="00FD5770">
        <w:t>, 2001.</w:t>
      </w:r>
    </w:p>
    <w:p w:rsidR="008866DF" w:rsidRPr="00FD5770" w:rsidRDefault="0084616E" w:rsidP="00FD5770">
      <w:pPr>
        <w:pStyle w:val="a5"/>
      </w:pPr>
      <w:r w:rsidRPr="00FD5770">
        <w:t>[3]</w:t>
      </w:r>
      <w:r w:rsidRPr="00FD5770">
        <w:tab/>
      </w:r>
      <w:r w:rsidRPr="00FD5770">
        <w:t>贺淹才</w:t>
      </w:r>
      <w:r w:rsidRPr="00FD5770">
        <w:t xml:space="preserve">. </w:t>
      </w:r>
      <w:r w:rsidRPr="00FD5770">
        <w:t>基因工程概论</w:t>
      </w:r>
      <w:r w:rsidRPr="00FD5770">
        <w:t xml:space="preserve">[M]. </w:t>
      </w:r>
      <w:r w:rsidRPr="00FD5770">
        <w:t>北京</w:t>
      </w:r>
      <w:r w:rsidRPr="00FD5770">
        <w:t xml:space="preserve">: </w:t>
      </w:r>
      <w:r w:rsidRPr="00FD5770">
        <w:t>清华大学出版社</w:t>
      </w:r>
      <w:r w:rsidRPr="00FD5770">
        <w:t>, 2008.</w:t>
      </w:r>
    </w:p>
    <w:p w:rsidR="008866DF" w:rsidRPr="00FD5770" w:rsidRDefault="0084616E" w:rsidP="00FD5770">
      <w:pPr>
        <w:pStyle w:val="a5"/>
      </w:pPr>
      <w:r w:rsidRPr="00FD5770">
        <w:t>[4]</w:t>
      </w:r>
      <w:r w:rsidRPr="00FD5770">
        <w:tab/>
      </w:r>
      <w:r w:rsidRPr="00FD5770">
        <w:t>李延斌</w:t>
      </w:r>
      <w:r w:rsidRPr="00FD5770">
        <w:t xml:space="preserve">, </w:t>
      </w:r>
      <w:r w:rsidRPr="00FD5770">
        <w:t>孙志华</w:t>
      </w:r>
      <w:r w:rsidRPr="00FD5770">
        <w:t xml:space="preserve">. </w:t>
      </w:r>
      <w:r w:rsidRPr="00FD5770">
        <w:t>全自动生化分析仪的分类、结构和选购</w:t>
      </w:r>
      <w:r w:rsidRPr="00FD5770">
        <w:t xml:space="preserve">[J]. </w:t>
      </w:r>
      <w:r w:rsidRPr="00FD5770">
        <w:t>中国医疗器械信息</w:t>
      </w:r>
      <w:r w:rsidRPr="00FD5770">
        <w:t>, 2008, 14(3): 34–40.</w:t>
      </w:r>
    </w:p>
    <w:p w:rsidR="008866DF" w:rsidRPr="00FD5770" w:rsidRDefault="0084616E" w:rsidP="00FD5770">
      <w:pPr>
        <w:pStyle w:val="a5"/>
      </w:pPr>
      <w:r w:rsidRPr="00FD5770">
        <w:t>[5]</w:t>
      </w:r>
      <w:r w:rsidRPr="00FD5770">
        <w:tab/>
      </w:r>
      <w:r w:rsidRPr="00FD5770">
        <w:t>王炜</w:t>
      </w:r>
      <w:r w:rsidRPr="00FD5770">
        <w:t xml:space="preserve">. </w:t>
      </w:r>
      <w:r w:rsidRPr="00FD5770">
        <w:t>全自动生化分析仪关键技术进展</w:t>
      </w:r>
      <w:r w:rsidRPr="00FD5770">
        <w:t xml:space="preserve">[J]. </w:t>
      </w:r>
      <w:r w:rsidRPr="00FD5770">
        <w:t>中国医疗器械信息</w:t>
      </w:r>
      <w:r w:rsidRPr="00FD5770">
        <w:t>, 2010, 16(12): 18–19.</w:t>
      </w:r>
    </w:p>
    <w:p w:rsidR="008866DF" w:rsidRPr="00FD5770" w:rsidRDefault="0084616E" w:rsidP="00FD5770">
      <w:pPr>
        <w:pStyle w:val="a5"/>
      </w:pPr>
      <w:r w:rsidRPr="00FD5770">
        <w:t>[6]</w:t>
      </w:r>
      <w:r w:rsidRPr="00FD5770">
        <w:tab/>
      </w:r>
      <w:r w:rsidRPr="00FD5770">
        <w:t>刘志辉</w:t>
      </w:r>
      <w:r w:rsidRPr="00FD5770">
        <w:t xml:space="preserve">, </w:t>
      </w:r>
      <w:r w:rsidRPr="00FD5770">
        <w:t>葛秀君</w:t>
      </w:r>
      <w:r w:rsidRPr="00FD5770">
        <w:t xml:space="preserve">, </w:t>
      </w:r>
      <w:r w:rsidRPr="00FD5770">
        <w:t>朱海龙</w:t>
      </w:r>
      <w:r w:rsidRPr="00FD5770">
        <w:t xml:space="preserve">. </w:t>
      </w:r>
      <w:r w:rsidRPr="00FD5770">
        <w:t>进板顺序及洗涤模式对</w:t>
      </w:r>
      <w:r w:rsidRPr="00FD5770">
        <w:t>FAME</w:t>
      </w:r>
      <w:r w:rsidRPr="00FD5770">
        <w:t>全自动酶免分析系统检测乙型肝炎标志物效率的影响</w:t>
      </w:r>
      <w:r w:rsidRPr="00FD5770">
        <w:t xml:space="preserve">[J]. </w:t>
      </w:r>
      <w:r w:rsidRPr="00FD5770">
        <w:t>现代医药卫生</w:t>
      </w:r>
      <w:r w:rsidRPr="00FD5770">
        <w:t>, 2010, 26(1): 51–52.</w:t>
      </w:r>
    </w:p>
    <w:p w:rsidR="008866DF" w:rsidRPr="00FD5770" w:rsidRDefault="0084616E" w:rsidP="00FD5770">
      <w:pPr>
        <w:pStyle w:val="a5"/>
      </w:pPr>
      <w:r w:rsidRPr="00FD5770">
        <w:lastRenderedPageBreak/>
        <w:t>[7]</w:t>
      </w:r>
      <w:r w:rsidRPr="00FD5770">
        <w:tab/>
      </w:r>
      <w:r w:rsidRPr="00FD5770">
        <w:t>谷成祥</w:t>
      </w:r>
      <w:r w:rsidRPr="00FD5770">
        <w:t xml:space="preserve">. </w:t>
      </w:r>
      <w:r w:rsidRPr="00FD5770">
        <w:t>全自动酶免疫分析系统检测乙型肝炎标志物的工作模式的优化研究</w:t>
      </w:r>
      <w:r w:rsidRPr="00FD5770">
        <w:t xml:space="preserve">[J]. </w:t>
      </w:r>
      <w:r w:rsidRPr="00FD5770">
        <w:t>检验医学</w:t>
      </w:r>
      <w:r w:rsidRPr="00FD5770">
        <w:t>, 2006, 21(1): 78–81.</w:t>
      </w:r>
    </w:p>
    <w:p w:rsidR="008866DF" w:rsidRPr="00FD5770" w:rsidRDefault="0084616E" w:rsidP="00FD5770">
      <w:pPr>
        <w:pStyle w:val="a5"/>
      </w:pPr>
      <w:r w:rsidRPr="00FD5770">
        <w:t>[8]</w:t>
      </w:r>
      <w:r w:rsidRPr="00FD5770">
        <w:tab/>
      </w:r>
      <w:r w:rsidRPr="00FD5770">
        <w:t>杨勇毅</w:t>
      </w:r>
      <w:r w:rsidRPr="00FD5770">
        <w:t xml:space="preserve">, </w:t>
      </w:r>
      <w:r w:rsidRPr="00FD5770">
        <w:t>王军</w:t>
      </w:r>
      <w:r w:rsidRPr="00FD5770">
        <w:t xml:space="preserve">, </w:t>
      </w:r>
      <w:r w:rsidRPr="00FD5770">
        <w:t>罗蓉</w:t>
      </w:r>
      <w:r w:rsidRPr="00FD5770">
        <w:t xml:space="preserve">. </w:t>
      </w:r>
      <w:r w:rsidRPr="00FD5770">
        <w:t>全自动酶免分析系统工作流程的优化</w:t>
      </w:r>
      <w:r w:rsidRPr="00FD5770">
        <w:t xml:space="preserve">[J]. </w:t>
      </w:r>
      <w:r w:rsidRPr="00FD5770">
        <w:t>中国输血杂志</w:t>
      </w:r>
      <w:r w:rsidRPr="00FD5770">
        <w:t>, 2007, 20(2): 133</w:t>
      </w:r>
      <w:r w:rsidRPr="00FD5770">
        <w:t>–135.</w:t>
      </w:r>
    </w:p>
    <w:p w:rsidR="008866DF" w:rsidRPr="00FD5770" w:rsidRDefault="0084616E" w:rsidP="00FD5770">
      <w:pPr>
        <w:pStyle w:val="a5"/>
      </w:pPr>
      <w:r w:rsidRPr="00FD5770">
        <w:t>[9]</w:t>
      </w:r>
      <w:r w:rsidRPr="00FD5770">
        <w:tab/>
      </w:r>
      <w:r w:rsidRPr="00FD5770">
        <w:t>张晶</w:t>
      </w:r>
      <w:r w:rsidRPr="00FD5770">
        <w:t xml:space="preserve">, </w:t>
      </w:r>
      <w:r w:rsidRPr="00FD5770">
        <w:t>祝连庆</w:t>
      </w:r>
      <w:r w:rsidRPr="00FD5770">
        <w:t xml:space="preserve">, </w:t>
      </w:r>
      <w:r w:rsidRPr="00FD5770">
        <w:t>王君</w:t>
      </w:r>
      <w:r w:rsidRPr="00FD5770">
        <w:t xml:space="preserve">, et al. </w:t>
      </w:r>
      <w:r w:rsidRPr="00FD5770">
        <w:t>一种全自动酶免分析仪多任务调度方法</w:t>
      </w:r>
      <w:r w:rsidRPr="00FD5770">
        <w:t xml:space="preserve">[J]. </w:t>
      </w:r>
      <w:r w:rsidRPr="00FD5770">
        <w:t>计算机仿真</w:t>
      </w:r>
      <w:r w:rsidRPr="00FD5770">
        <w:t>, 2014, 31(6): 4–8.</w:t>
      </w:r>
    </w:p>
    <w:p w:rsidR="008866DF" w:rsidRPr="00FD5770" w:rsidRDefault="0084616E" w:rsidP="00FD5770">
      <w:pPr>
        <w:pStyle w:val="a5"/>
      </w:pPr>
      <w:r w:rsidRPr="00FD5770">
        <w:t>[10]</w:t>
      </w:r>
      <w:r w:rsidRPr="00FD5770">
        <w:tab/>
      </w:r>
      <w:r w:rsidRPr="00FD5770">
        <w:t>姚勇</w:t>
      </w:r>
      <w:r w:rsidRPr="00FD5770">
        <w:t xml:space="preserve">, </w:t>
      </w:r>
      <w:r w:rsidRPr="00FD5770">
        <w:t>相恒泉</w:t>
      </w:r>
      <w:r w:rsidRPr="00FD5770">
        <w:t xml:space="preserve">, </w:t>
      </w:r>
      <w:r w:rsidRPr="00FD5770">
        <w:t>石圆圆</w:t>
      </w:r>
      <w:r w:rsidRPr="00FD5770">
        <w:t xml:space="preserve">. </w:t>
      </w:r>
      <w:r w:rsidRPr="00FD5770">
        <w:t>全自动酶免分析系统与手工操作方法的应用比较</w:t>
      </w:r>
      <w:r w:rsidRPr="00FD5770">
        <w:t xml:space="preserve">[J]. </w:t>
      </w:r>
      <w:r w:rsidRPr="00FD5770">
        <w:t>临床血液学杂志</w:t>
      </w:r>
      <w:r w:rsidRPr="00FD5770">
        <w:t>, 2012, 25(8): 482–487.</w:t>
      </w:r>
    </w:p>
    <w:p w:rsidR="008866DF" w:rsidRPr="00FD5770" w:rsidRDefault="0084616E" w:rsidP="00FD5770">
      <w:pPr>
        <w:pStyle w:val="a5"/>
      </w:pPr>
      <w:r w:rsidRPr="00FD5770">
        <w:t>[11]</w:t>
      </w:r>
      <w:r w:rsidRPr="00FD5770">
        <w:tab/>
        <w:t>Dauzere-Peres Stephane, Lasserre J-B. Lot Streaming in Job-Shop Scheduling[J]. Operations Research</w:t>
      </w:r>
      <w:r w:rsidRPr="00FD5770">
        <w:t>, 1997, 45(4): 584–595.</w:t>
      </w:r>
    </w:p>
    <w:p w:rsidR="008866DF" w:rsidRPr="00FD5770" w:rsidRDefault="0084616E" w:rsidP="00FD5770">
      <w:pPr>
        <w:pStyle w:val="a5"/>
      </w:pPr>
      <w:r w:rsidRPr="00FD5770">
        <w:t>[12]</w:t>
      </w:r>
      <w:r w:rsidRPr="00FD5770">
        <w:tab/>
        <w:t>Reiter S. A system for managing job-shop production[J]. The Journal of Business, 1966, 39(3): 371–393.</w:t>
      </w:r>
    </w:p>
    <w:p w:rsidR="008866DF" w:rsidRPr="00FD5770" w:rsidRDefault="0084616E" w:rsidP="00FD5770">
      <w:pPr>
        <w:pStyle w:val="a5"/>
      </w:pPr>
      <w:r w:rsidRPr="00FD5770">
        <w:t>[13]</w:t>
      </w:r>
      <w:r w:rsidRPr="00FD5770">
        <w:tab/>
        <w:t>Low C, Hsu C M, Huang K I. Benefits of lot splitting in job-shop scheduling[J]. International Journal of Advanced Manuf</w:t>
      </w:r>
      <w:r w:rsidRPr="00FD5770">
        <w:t>acturing Technology, 2004, 24(9–10): 773–780.</w:t>
      </w:r>
    </w:p>
    <w:p w:rsidR="008866DF" w:rsidRPr="00FD5770" w:rsidRDefault="0084616E" w:rsidP="00FD5770">
      <w:pPr>
        <w:pStyle w:val="a5"/>
      </w:pPr>
      <w:r w:rsidRPr="00FD5770">
        <w:t>[14]</w:t>
      </w:r>
      <w:r w:rsidRPr="00FD5770">
        <w:tab/>
        <w:t>Chen J, Steiner G. On discrete lot streaming in no-wait flow shops[J]. IIE Transactions, 2003, 35(2): 91–101.</w:t>
      </w:r>
    </w:p>
    <w:p w:rsidR="008866DF" w:rsidRPr="00FD5770" w:rsidRDefault="0084616E" w:rsidP="00FD5770">
      <w:pPr>
        <w:pStyle w:val="a5"/>
      </w:pPr>
      <w:r w:rsidRPr="00FD5770">
        <w:t>[15]</w:t>
      </w:r>
      <w:r w:rsidRPr="00FD5770">
        <w:tab/>
        <w:t>Kalir A A, Sarin S C. Optimal Solutions for the Single Batch, Flow Shop, Lot-streaming Pro</w:t>
      </w:r>
      <w:r w:rsidRPr="00FD5770">
        <w:t>blem with Equal Sublots[J]. Decision Sciences, 2007, 32(2): 387–398.</w:t>
      </w:r>
    </w:p>
    <w:p w:rsidR="008866DF" w:rsidRPr="00FD5770" w:rsidRDefault="0084616E" w:rsidP="00FD5770">
      <w:pPr>
        <w:pStyle w:val="a5"/>
      </w:pPr>
      <w:r w:rsidRPr="00FD5770">
        <w:t>[16]</w:t>
      </w:r>
      <w:r w:rsidRPr="00FD5770">
        <w:tab/>
        <w:t>Liu J. Single-job lot streaming in m-1 two-stage hybrid flowshops[J]. European Journal of Operational Research, 2008, 187(3): 1171–1183.</w:t>
      </w:r>
    </w:p>
    <w:p w:rsidR="008866DF" w:rsidRPr="00FD5770" w:rsidRDefault="0084616E" w:rsidP="00FD5770">
      <w:pPr>
        <w:pStyle w:val="a5"/>
      </w:pPr>
      <w:r w:rsidRPr="00FD5770">
        <w:t>[17]</w:t>
      </w:r>
      <w:r w:rsidRPr="00FD5770">
        <w:tab/>
        <w:t xml:space="preserve">Kim Y D, Shim S O, Kim S B, et al. </w:t>
      </w:r>
      <w:r w:rsidRPr="00FD5770">
        <w:t>Parallel machine scheduling considering a job-splitting property[J]. International Journal of Production Research, 2004, 42(21): 4531–4546.</w:t>
      </w:r>
    </w:p>
    <w:p w:rsidR="008866DF" w:rsidRPr="00FD5770" w:rsidRDefault="0084616E" w:rsidP="00FD5770">
      <w:pPr>
        <w:pStyle w:val="a5"/>
      </w:pPr>
      <w:r w:rsidRPr="00FD5770">
        <w:t>[18]</w:t>
      </w:r>
      <w:r w:rsidRPr="00FD5770">
        <w:tab/>
        <w:t xml:space="preserve">Nait Tahar D, Yalaoui F, Chu C, et al. A linear programming approach for identical parallel machine scheduling </w:t>
      </w:r>
      <w:r w:rsidRPr="00FD5770">
        <w:t>with job splitting and sequence-dependent setup times[J]. International Journal of Production Economics, 2006, 99(1–2): 63–73.</w:t>
      </w:r>
    </w:p>
    <w:p w:rsidR="008866DF" w:rsidRPr="00FD5770" w:rsidRDefault="0084616E" w:rsidP="00FD5770">
      <w:pPr>
        <w:pStyle w:val="a5"/>
      </w:pPr>
      <w:r w:rsidRPr="00FD5770">
        <w:t>[19]</w:t>
      </w:r>
      <w:r w:rsidRPr="00FD5770">
        <w:tab/>
        <w:t>Cheng M, Mukherjee N J, Sarin S C. A review of lot streaming[J]. International Journal of Production Research, Taylor &amp; Fran</w:t>
      </w:r>
      <w:r w:rsidRPr="00FD5770">
        <w:t>cis, 2013, 51(23–24): 7023–7046.</w:t>
      </w:r>
    </w:p>
    <w:p w:rsidR="008866DF" w:rsidRPr="00FD5770" w:rsidRDefault="0084616E" w:rsidP="00FD5770">
      <w:pPr>
        <w:pStyle w:val="a5"/>
      </w:pPr>
      <w:r w:rsidRPr="00FD5770">
        <w:t>[20]</w:t>
      </w:r>
      <w:r w:rsidRPr="00FD5770">
        <w:tab/>
        <w:t xml:space="preserve">Lei D, Guo X. Scheduling job shop with lot streaming and transportation </w:t>
      </w:r>
      <w:r w:rsidRPr="00FD5770">
        <w:lastRenderedPageBreak/>
        <w:t>through a modified artificial bee colony[J]. International Journal of Production Research, 2013, 51(16): 4930–4941.</w:t>
      </w:r>
    </w:p>
    <w:p w:rsidR="008866DF" w:rsidRPr="00FD5770" w:rsidRDefault="0084616E" w:rsidP="00FD5770">
      <w:pPr>
        <w:pStyle w:val="a5"/>
      </w:pPr>
      <w:r w:rsidRPr="00FD5770">
        <w:t>[21]</w:t>
      </w:r>
      <w:r w:rsidRPr="00FD5770">
        <w:tab/>
        <w:t>Defersha F M, Chen M. A c</w:t>
      </w:r>
      <w:r w:rsidRPr="00FD5770">
        <w:t>oarse-grain parallel genetic algorithm for flexible job-shop scheduling with lot streaming[A]. 2009 International Conference on Computational Science and Engineering[C]. IEEE, 2009, 1: 201–208.</w:t>
      </w:r>
    </w:p>
    <w:p w:rsidR="008866DF" w:rsidRPr="00FD5770" w:rsidRDefault="0084616E" w:rsidP="00FD5770">
      <w:pPr>
        <w:pStyle w:val="a5"/>
      </w:pPr>
      <w:r w:rsidRPr="00FD5770">
        <w:t>[22]</w:t>
      </w:r>
      <w:r w:rsidRPr="00FD5770">
        <w:tab/>
        <w:t>Defersha F M, Bayat Movahed S. Linear programming assiste</w:t>
      </w:r>
      <w:r w:rsidRPr="00FD5770">
        <w:t>d (not embedded) genetic algorithm for flexible jobshop scheduling with lot streaming[J]. Computers and Industrial Engineering, 2018, 117: 319–335.</w:t>
      </w:r>
    </w:p>
    <w:p w:rsidR="008866DF" w:rsidRPr="00FD5770" w:rsidRDefault="0084616E" w:rsidP="00FD5770">
      <w:pPr>
        <w:pStyle w:val="a5"/>
      </w:pPr>
      <w:r w:rsidRPr="00FD5770">
        <w:t>[23]</w:t>
      </w:r>
      <w:r w:rsidRPr="00FD5770">
        <w:tab/>
        <w:t>Maccarthy B L, Liu J. Addressing the Gap in Scheduling Research - a Review of Optimization and Heuristi</w:t>
      </w:r>
      <w:r w:rsidRPr="00FD5770">
        <w:t>c Methods in Production Scheduling[J]. International Journal of Production Research, 1993, 31(1): 59–79.</w:t>
      </w:r>
    </w:p>
    <w:p w:rsidR="008866DF" w:rsidRPr="00FD5770" w:rsidRDefault="0084616E" w:rsidP="00FD5770">
      <w:pPr>
        <w:pStyle w:val="a5"/>
      </w:pPr>
      <w:r w:rsidRPr="00FD5770">
        <w:t>[24]</w:t>
      </w:r>
      <w:r w:rsidRPr="00FD5770">
        <w:tab/>
        <w:t>Kodaganallur V, Sen A K, Mitra S. Application of graph search and genetic algorithms for the single machine scheduling problem with sequence-depen</w:t>
      </w:r>
      <w:r w:rsidRPr="00FD5770">
        <w:t>dent setup times and quadratic penalty function of completion times[J]. Computers and Industrial Engineering, 2014, 67(1): 10–19.</w:t>
      </w:r>
    </w:p>
    <w:p w:rsidR="008866DF" w:rsidRPr="00FD5770" w:rsidRDefault="0084616E" w:rsidP="00FD5770">
      <w:pPr>
        <w:pStyle w:val="a5"/>
      </w:pPr>
      <w:r w:rsidRPr="00FD5770">
        <w:t>[25]</w:t>
      </w:r>
      <w:r w:rsidRPr="00FD5770">
        <w:tab/>
        <w:t>Chakhlevitch K, Glass C A. Scheduling reentrant jobs on parallel machines with a remote server[J]. Computers and Operatio</w:t>
      </w:r>
      <w:r w:rsidRPr="00FD5770">
        <w:t>ns Research, 2009, 36(9): 2580–2589.</w:t>
      </w:r>
    </w:p>
    <w:p w:rsidR="008866DF" w:rsidRPr="00FD5770" w:rsidRDefault="0084616E" w:rsidP="00FD5770">
      <w:pPr>
        <w:pStyle w:val="a5"/>
      </w:pPr>
      <w:r w:rsidRPr="00FD5770">
        <w:t>[26]</w:t>
      </w:r>
      <w:r w:rsidRPr="00FD5770">
        <w:tab/>
        <w:t>Bargaoui H, Belkahla Driss O, Ghédira K. A novel chemical reaction optimization for the distributed permutation flowshop scheduling problem with makespan criterion[J]. Computers &amp; Industrial Engineering, 2017, 111:</w:t>
      </w:r>
      <w:r w:rsidRPr="00FD5770">
        <w:t xml:space="preserve"> 239–250.</w:t>
      </w:r>
    </w:p>
    <w:p w:rsidR="008866DF" w:rsidRPr="00FD5770" w:rsidRDefault="0084616E" w:rsidP="00FD5770">
      <w:pPr>
        <w:pStyle w:val="a5"/>
      </w:pPr>
      <w:r w:rsidRPr="00FD5770">
        <w:t>[27]</w:t>
      </w:r>
      <w:r w:rsidRPr="00FD5770">
        <w:tab/>
        <w:t>Hekmatfar M, Fatemi Ghomi S M T, Karimi B. Two stage reentrant hybrid flow shop with setup times and the criterion of minimizing makespan[J]. Applied Soft Computing, 2011, 11(8): 4530–4539.</w:t>
      </w:r>
    </w:p>
    <w:p w:rsidR="008866DF" w:rsidRPr="00FD5770" w:rsidRDefault="0084616E" w:rsidP="00FD5770">
      <w:pPr>
        <w:pStyle w:val="a5"/>
      </w:pPr>
      <w:r w:rsidRPr="00FD5770">
        <w:t>[28]</w:t>
      </w:r>
      <w:r w:rsidRPr="00FD5770">
        <w:tab/>
        <w:t>Niu S H, Ong S K, Nee A Y C. An improved Intel</w:t>
      </w:r>
      <w:r w:rsidRPr="00FD5770">
        <w:t>ligent Water Drops algorithm for achieving optimal job-shop scheduling solutions[J]. International Journal of Production Research, 2012, 50(15): 4192–4205.</w:t>
      </w:r>
    </w:p>
    <w:p w:rsidR="008866DF" w:rsidRPr="00FD5770" w:rsidRDefault="0084616E" w:rsidP="00FD5770">
      <w:pPr>
        <w:pStyle w:val="a5"/>
      </w:pPr>
      <w:r w:rsidRPr="00FD5770">
        <w:t>[29]</w:t>
      </w:r>
      <w:r w:rsidRPr="00FD5770">
        <w:tab/>
        <w:t xml:space="preserve">C.N.Potts, K.R.Baker. Flow shop scheduling with lot streaming[J]. Operations Research Letters, </w:t>
      </w:r>
      <w:r w:rsidRPr="00FD5770">
        <w:t>1989, 8(6): 297–303.</w:t>
      </w:r>
    </w:p>
    <w:p w:rsidR="008866DF" w:rsidRPr="00FD5770" w:rsidRDefault="0084616E" w:rsidP="00FD5770">
      <w:pPr>
        <w:pStyle w:val="a5"/>
      </w:pPr>
      <w:r w:rsidRPr="00FD5770">
        <w:t>[30]</w:t>
      </w:r>
      <w:r w:rsidRPr="00FD5770">
        <w:tab/>
        <w:t xml:space="preserve">Jian W, Hong Z. Integrated Optimization of Lot Streaming and </w:t>
      </w:r>
      <w:r w:rsidRPr="00FD5770">
        <w:lastRenderedPageBreak/>
        <w:t>Sublot-intermingling Scheduling for a Kind of Flow Shop[J]. Journal of System Simulation, 2008, 20(4): 1011–1015.</w:t>
      </w:r>
    </w:p>
    <w:p w:rsidR="008866DF" w:rsidRPr="00FD5770" w:rsidRDefault="0084616E" w:rsidP="00FD5770">
      <w:pPr>
        <w:pStyle w:val="a5"/>
      </w:pPr>
      <w:r w:rsidRPr="00FD5770">
        <w:t>[31]</w:t>
      </w:r>
      <w:r w:rsidRPr="00FD5770">
        <w:tab/>
        <w:t>Chan F T, Wong T C, Chan L Y. The application of g</w:t>
      </w:r>
      <w:r w:rsidRPr="00FD5770">
        <w:t>enetic algorithms to lot streaming in a job-shop scheduling problem[J]. International Journal of Production Research, 2009, 47(12): 3387–3412.</w:t>
      </w:r>
    </w:p>
    <w:p w:rsidR="008866DF" w:rsidRPr="00FD5770" w:rsidRDefault="0084616E" w:rsidP="00FD5770">
      <w:pPr>
        <w:pStyle w:val="a5"/>
      </w:pPr>
      <w:r w:rsidRPr="00FD5770">
        <w:t>[32]</w:t>
      </w:r>
      <w:r w:rsidRPr="00FD5770">
        <w:tab/>
        <w:t>Han Y, Li J, Sang H, et al. An improved migrating birds optimization for an integrated lot-streaming flow sh</w:t>
      </w:r>
      <w:r w:rsidRPr="00FD5770">
        <w:t>op scheduling problem[J]. Swarm and Evolutionary Computation, 2018, 38: 64–78.</w:t>
      </w:r>
    </w:p>
    <w:p w:rsidR="008866DF" w:rsidRPr="00FD5770" w:rsidRDefault="0084616E" w:rsidP="00FD5770">
      <w:pPr>
        <w:pStyle w:val="a5"/>
      </w:pPr>
      <w:r w:rsidRPr="00FD5770">
        <w:t>[33]</w:t>
      </w:r>
      <w:r w:rsidRPr="00FD5770">
        <w:tab/>
        <w:t>Huang R H, Yu T H. An effective ant colony optimization algorithm for multi-objective job-shop scheduling with equal-size lot-splitting[J]. Applied Soft Computing, 2017, 57</w:t>
      </w:r>
      <w:r w:rsidRPr="00FD5770">
        <w:t>: 642–656.</w:t>
      </w:r>
    </w:p>
    <w:p w:rsidR="008866DF" w:rsidRPr="00FD5770" w:rsidRDefault="0084616E" w:rsidP="00FD5770">
      <w:pPr>
        <w:pStyle w:val="a5"/>
      </w:pPr>
      <w:r w:rsidRPr="00FD5770">
        <w:t>[34]</w:t>
      </w:r>
      <w:r w:rsidRPr="00FD5770">
        <w:tab/>
      </w:r>
      <w:r w:rsidRPr="00FD5770">
        <w:t>白俊杰</w:t>
      </w:r>
      <w:r w:rsidRPr="00FD5770">
        <w:t xml:space="preserve">, </w:t>
      </w:r>
      <w:r w:rsidRPr="00FD5770">
        <w:t>龚毅光</w:t>
      </w:r>
      <w:r w:rsidRPr="00FD5770">
        <w:t xml:space="preserve">, </w:t>
      </w:r>
      <w:r w:rsidRPr="00FD5770">
        <w:t>王宁生</w:t>
      </w:r>
      <w:r w:rsidRPr="00FD5770">
        <w:t xml:space="preserve">, et al. </w:t>
      </w:r>
      <w:r w:rsidRPr="00FD5770">
        <w:t>多目标柔性作业车间分批优化调度</w:t>
      </w:r>
      <w:r w:rsidRPr="00FD5770">
        <w:t xml:space="preserve">[J]. </w:t>
      </w:r>
      <w:r w:rsidRPr="00FD5770">
        <w:t>计算机集成制造系统</w:t>
      </w:r>
      <w:r w:rsidRPr="00FD5770">
        <w:t>, 2010, 16(2): 0–7.</w:t>
      </w:r>
    </w:p>
    <w:p w:rsidR="008866DF" w:rsidRPr="00FD5770" w:rsidRDefault="0084616E" w:rsidP="00FD5770">
      <w:pPr>
        <w:pStyle w:val="a5"/>
      </w:pPr>
      <w:r w:rsidRPr="00FD5770">
        <w:t>[35]</w:t>
      </w:r>
      <w:r w:rsidRPr="00FD5770">
        <w:tab/>
        <w:t>Wagner H M. An integer linear-programming model for machine scheduling[J]. Naval Research Logistics Quarterly, 1959, 6(2): 131–140.</w:t>
      </w:r>
    </w:p>
    <w:p w:rsidR="008866DF" w:rsidRPr="00FD5770" w:rsidRDefault="0084616E" w:rsidP="00FD5770">
      <w:pPr>
        <w:pStyle w:val="a5"/>
      </w:pPr>
      <w:r w:rsidRPr="00FD5770">
        <w:t>[36]</w:t>
      </w:r>
      <w:r w:rsidRPr="00FD5770">
        <w:tab/>
        <w:t>Held M, Karp R M. An dynami</w:t>
      </w:r>
      <w:r w:rsidRPr="00FD5770">
        <w:t>c programming approach to sequencing problems[J]. Journal ofSIAM, 1962, 10(1): 196–210.</w:t>
      </w:r>
    </w:p>
    <w:p w:rsidR="008866DF" w:rsidRPr="00FD5770" w:rsidRDefault="0084616E" w:rsidP="00FD5770">
      <w:pPr>
        <w:pStyle w:val="a5"/>
      </w:pPr>
      <w:r w:rsidRPr="00FD5770">
        <w:t>[37]</w:t>
      </w:r>
      <w:r w:rsidRPr="00FD5770">
        <w:tab/>
        <w:t>Ignall E, Schrage L. Application of the branch and bound technique to some flow-shop problems[J]. Operations Research, 1965, 13(3): 400–412.</w:t>
      </w:r>
    </w:p>
    <w:p w:rsidR="008866DF" w:rsidRPr="00FD5770" w:rsidRDefault="0084616E" w:rsidP="00FD5770">
      <w:pPr>
        <w:pStyle w:val="a5"/>
      </w:pPr>
      <w:r w:rsidRPr="00FD5770">
        <w:t>[38]</w:t>
      </w:r>
      <w:r w:rsidRPr="00FD5770">
        <w:tab/>
        <w:t>Palmer D S. Seque</w:t>
      </w:r>
      <w:r w:rsidRPr="00FD5770">
        <w:t>ncing jobs through a multi-stage process in the minimum total time-a quick method of obtaining a near optimum[J]. Operational Research Quarterly, 1965, 16(1): 101–107.</w:t>
      </w:r>
    </w:p>
    <w:p w:rsidR="008866DF" w:rsidRPr="00FD5770" w:rsidRDefault="0084616E" w:rsidP="00FD5770">
      <w:pPr>
        <w:pStyle w:val="a5"/>
      </w:pPr>
      <w:r w:rsidRPr="00FD5770">
        <w:t>[39]</w:t>
      </w:r>
      <w:r w:rsidRPr="00FD5770">
        <w:tab/>
        <w:t>Li J, Pan Q, Suganthan P N, et al. A Hybrid Tabu Search Algorithm With an Efficient</w:t>
      </w:r>
      <w:r w:rsidRPr="00FD5770">
        <w:t xml:space="preserve"> Neighborhood Structure for the Flexible Job Shop Scheduling Problem[J]. The International Journal of Advanced Manufacturing Technology, 2011, 52(5–8): 683–697.</w:t>
      </w:r>
    </w:p>
    <w:p w:rsidR="008866DF" w:rsidRPr="00FD5770" w:rsidRDefault="0084616E" w:rsidP="00FD5770">
      <w:pPr>
        <w:pStyle w:val="a5"/>
      </w:pPr>
      <w:r w:rsidRPr="00FD5770">
        <w:t>[40]</w:t>
      </w:r>
      <w:r w:rsidRPr="00FD5770">
        <w:tab/>
        <w:t>Van Laarhoven P J M, Aarts E H L, Lenstra J K. Job Shop Scheduling by Simulated Annealing[</w:t>
      </w:r>
      <w:r w:rsidRPr="00FD5770">
        <w:t>J]. Operations Research, 2008, 40(1): 113–125.</w:t>
      </w:r>
    </w:p>
    <w:p w:rsidR="008866DF" w:rsidRPr="00FD5770" w:rsidRDefault="0084616E" w:rsidP="00FD5770">
      <w:pPr>
        <w:pStyle w:val="a5"/>
      </w:pPr>
      <w:r w:rsidRPr="00FD5770">
        <w:t>[41]</w:t>
      </w:r>
      <w:r w:rsidRPr="00FD5770">
        <w:tab/>
        <w:t>Roce F, Tadei R C, Volta G. A genetic algorithm for the job shop problem[J]. Computers &amp; Operations Research, 1995, 22(1): 15–24.</w:t>
      </w:r>
    </w:p>
    <w:p w:rsidR="008866DF" w:rsidRPr="00FD5770" w:rsidRDefault="0084616E" w:rsidP="00FD5770">
      <w:pPr>
        <w:pStyle w:val="a5"/>
      </w:pPr>
      <w:r w:rsidRPr="00FD5770">
        <w:t>[42]</w:t>
      </w:r>
      <w:r w:rsidRPr="00FD5770">
        <w:tab/>
        <w:t xml:space="preserve">Sha D Y, Hsu C Y. A hybrid particle swarm optimization for job shop </w:t>
      </w:r>
      <w:r w:rsidRPr="00FD5770">
        <w:t>scheduling problem[J]. Computers &amp; Industrial Engineering, 2006, 51(4): 791–808.</w:t>
      </w:r>
    </w:p>
    <w:p w:rsidR="008866DF" w:rsidRPr="00FD5770" w:rsidRDefault="0084616E" w:rsidP="00FD5770">
      <w:pPr>
        <w:pStyle w:val="a5"/>
      </w:pPr>
      <w:r w:rsidRPr="00FD5770">
        <w:lastRenderedPageBreak/>
        <w:t>[43]</w:t>
      </w:r>
      <w:r w:rsidRPr="00FD5770">
        <w:tab/>
        <w:t xml:space="preserve">Demir Y, Işleyen S K. An effective genetic algorithm for flexible job-shop scheduling with overlapping in operations[J]. International Journal of Production Research, </w:t>
      </w:r>
      <w:r w:rsidRPr="00FD5770">
        <w:t>2014, 52(13): 3905–3921.</w:t>
      </w:r>
    </w:p>
    <w:p w:rsidR="008866DF" w:rsidRPr="00FD5770" w:rsidRDefault="0084616E" w:rsidP="00FD5770">
      <w:pPr>
        <w:pStyle w:val="a5"/>
      </w:pPr>
      <w:r w:rsidRPr="00FD5770">
        <w:t>[44]</w:t>
      </w:r>
      <w:r w:rsidRPr="00FD5770">
        <w:tab/>
        <w:t>Lenstra J K, Kan A H G R, Brucker P. Complexity of machine scheduling problems[J]. Annals of Discrete Mathematics, 1977, 1: 343–362.</w:t>
      </w:r>
    </w:p>
    <w:p w:rsidR="008866DF" w:rsidRPr="00FD5770" w:rsidRDefault="0084616E" w:rsidP="00FD5770">
      <w:pPr>
        <w:pStyle w:val="a5"/>
      </w:pPr>
      <w:r w:rsidRPr="00FD5770">
        <w:t>[45]</w:t>
      </w:r>
      <w:r w:rsidRPr="00FD5770">
        <w:tab/>
        <w:t>Duman E, Uysal M, Alkaya A F. Migrating Birds Optimization: A new metaheuristic approach</w:t>
      </w:r>
      <w:r w:rsidRPr="00FD5770">
        <w:t xml:space="preserve"> and its performance on quadratic assignment problem[J]. Information Sciences, 2012, 217: 65–77.</w:t>
      </w:r>
    </w:p>
    <w:p w:rsidR="008866DF" w:rsidRPr="00FD5770" w:rsidRDefault="0084616E" w:rsidP="00FD5770">
      <w:pPr>
        <w:pStyle w:val="a5"/>
      </w:pPr>
      <w:r w:rsidRPr="00FD5770">
        <w:t>[46]</w:t>
      </w:r>
      <w:r w:rsidRPr="00FD5770">
        <w:tab/>
        <w:t>Benkalai I, Rebaine D, Gagné C, et al. Improving the migrating birds optimization metaheuristic for the permutation flow shop with sequence-dependent set-</w:t>
      </w:r>
      <w:r w:rsidRPr="00FD5770">
        <w:t>up times[J]. International Journal of Production Research, 2017, 55(20): 6145–6157.</w:t>
      </w:r>
    </w:p>
    <w:p w:rsidR="008866DF" w:rsidRPr="00FD5770" w:rsidRDefault="0084616E" w:rsidP="00FD5770">
      <w:pPr>
        <w:pStyle w:val="a5"/>
      </w:pPr>
      <w:r w:rsidRPr="00FD5770">
        <w:t>[47]</w:t>
      </w:r>
      <w:r w:rsidRPr="00FD5770">
        <w:tab/>
        <w:t xml:space="preserve">Gao K Z, Suganthan P N, Chua T J. An enhanced migrating birds optimization algorithm for no-wait flow shop scheduling problem[A]. 2013 IEEE Symposium on Computational </w:t>
      </w:r>
      <w:r w:rsidRPr="00FD5770">
        <w:t>Intelligence in Scheduling (CISched)[C]. IEEE, 2013: 9–13.</w:t>
      </w:r>
    </w:p>
    <w:p w:rsidR="008866DF" w:rsidRPr="00FD5770" w:rsidRDefault="0084616E" w:rsidP="00FD5770">
      <w:pPr>
        <w:pStyle w:val="a5"/>
      </w:pPr>
      <w:r w:rsidRPr="00FD5770">
        <w:t>[48]</w:t>
      </w:r>
      <w:r w:rsidRPr="00FD5770">
        <w:tab/>
        <w:t>Pan Q K, Dong Y. An improved migrating birds optimisation for a hybrid flowshop scheduling with total flowtime minimisation[J]. Information Sciences, 2014, 277: 643–655.</w:t>
      </w:r>
    </w:p>
    <w:p w:rsidR="008866DF" w:rsidRPr="00FD5770" w:rsidRDefault="0084616E" w:rsidP="00FD5770">
      <w:pPr>
        <w:pStyle w:val="a5"/>
      </w:pPr>
      <w:r w:rsidRPr="00FD5770">
        <w:t>[49]</w:t>
      </w:r>
      <w:r w:rsidRPr="00FD5770">
        <w:tab/>
        <w:t>Duman E, Elikucuk</w:t>
      </w:r>
      <w:r w:rsidRPr="00FD5770">
        <w:t xml:space="preserve"> I. Solving credit card fraud detection problem by the new metaheuristics migrating birds optimization[A]. International Work-Conference on Artificial Neural Networks[C]. Berlin: Springer, 2013: 62–71.</w:t>
      </w:r>
    </w:p>
    <w:p w:rsidR="008866DF" w:rsidRPr="00FD5770" w:rsidRDefault="0084616E" w:rsidP="00FD5770">
      <w:pPr>
        <w:pStyle w:val="a5"/>
      </w:pPr>
      <w:r w:rsidRPr="00FD5770">
        <w:t>[50]</w:t>
      </w:r>
      <w:r w:rsidRPr="00FD5770">
        <w:tab/>
        <w:t>Soto R, Crawford B, Almonacid B. Efficient leader</w:t>
      </w:r>
      <w:r w:rsidRPr="00FD5770">
        <w:t xml:space="preserve"> exchange for Migrating Birds Optimization when solving machine-part cell formation problems[A]. 2016 11th Iberian Conference on Information Systems and Technologies (CISTI)[C]. IEEE, 2016: 1–7.</w:t>
      </w:r>
    </w:p>
    <w:p w:rsidR="008866DF" w:rsidRPr="00FD5770" w:rsidRDefault="0084616E" w:rsidP="00FD5770">
      <w:pPr>
        <w:pStyle w:val="a5"/>
      </w:pPr>
      <w:r w:rsidRPr="00FD5770">
        <w:t>[51]</w:t>
      </w:r>
      <w:r w:rsidRPr="00FD5770">
        <w:tab/>
        <w:t>Gao L, Pan Q K. A shuffled multi-swarm micro-migrating b</w:t>
      </w:r>
      <w:r w:rsidRPr="00FD5770">
        <w:t>irds optimizer for a multi-resource-constrained flexible job shop scheduling problem[J]. Information Sciences, 2016, 372: 655–676.</w:t>
      </w:r>
    </w:p>
    <w:p w:rsidR="008866DF" w:rsidRPr="00FD5770" w:rsidRDefault="0084616E" w:rsidP="00FD5770">
      <w:pPr>
        <w:pStyle w:val="a5"/>
      </w:pPr>
      <w:r w:rsidRPr="00FD5770">
        <w:t>[52]</w:t>
      </w:r>
      <w:r w:rsidRPr="00FD5770">
        <w:tab/>
        <w:t>Almonacid B, Soto R, Crawford B. Comparing three simple ways of generating neighboring solutions when solving the cell f</w:t>
      </w:r>
      <w:r w:rsidRPr="00FD5770">
        <w:t xml:space="preserve">ormation problem using two versions of migrating birds optimization[A]. 2017 17th International Conference on Computational Science and Its Applications </w:t>
      </w:r>
      <w:r w:rsidRPr="00FD5770">
        <w:lastRenderedPageBreak/>
        <w:t>(ICCSA)[C]. IEEE, 2017: 1–9.</w:t>
      </w:r>
    </w:p>
    <w:p w:rsidR="008866DF" w:rsidRPr="00FD5770" w:rsidRDefault="0084616E" w:rsidP="00FD5770">
      <w:pPr>
        <w:pStyle w:val="a5"/>
      </w:pPr>
      <w:r w:rsidRPr="00FD5770">
        <w:t>[53]</w:t>
      </w:r>
      <w:r w:rsidRPr="00FD5770">
        <w:tab/>
        <w:t>Oz D. An improvement on the Migrating Birds Optimization with a probl</w:t>
      </w:r>
      <w:r w:rsidRPr="00FD5770">
        <w:t>em-specific neighboring function for the multi-objective task allocation problem[J]. Expert Systems with Applications, 2017, 67: 304–311.</w:t>
      </w:r>
    </w:p>
    <w:p w:rsidR="008866DF" w:rsidRPr="00FD5770" w:rsidRDefault="0084616E" w:rsidP="00FD5770">
      <w:pPr>
        <w:pStyle w:val="a5"/>
      </w:pPr>
      <w:r w:rsidRPr="00FD5770">
        <w:t>[54]</w:t>
      </w:r>
      <w:r w:rsidRPr="00FD5770">
        <w:tab/>
        <w:t>Sioud A, Gagné C. Enhanced migrating birds optimization algorithm for the permutation flow shop problem with sequ</w:t>
      </w:r>
      <w:r w:rsidRPr="00FD5770">
        <w:t>ence dependent setup times[J]. European Journal of Operational Research, 2018, 264(1): 66–73.</w:t>
      </w:r>
    </w:p>
    <w:p w:rsidR="008866DF" w:rsidRPr="00FD5770" w:rsidRDefault="0084616E" w:rsidP="00FD5770">
      <w:pPr>
        <w:pStyle w:val="a5"/>
      </w:pPr>
      <w:r w:rsidRPr="00FD5770">
        <w:t>[55]</w:t>
      </w:r>
      <w:r w:rsidRPr="00FD5770">
        <w:tab/>
        <w:t>Lalla-Ruiz E, Armas J D, Expósito Izquierdo C, et al. Multi-Leader Migrating Birds Optimization: A novel nature-inspired metaheuristic for combinatorial prob</w:t>
      </w:r>
      <w:r w:rsidRPr="00FD5770">
        <w:t>lems[J]. International Journal of Bio-Inspired Computation, 2017, 10(4): 1.</w:t>
      </w:r>
    </w:p>
    <w:p w:rsidR="008866DF" w:rsidRPr="00FD5770" w:rsidRDefault="0084616E" w:rsidP="00FD5770">
      <w:pPr>
        <w:pStyle w:val="a5"/>
      </w:pPr>
      <w:r w:rsidRPr="00FD5770">
        <w:t>[56]</w:t>
      </w:r>
      <w:r w:rsidRPr="00FD5770">
        <w:tab/>
      </w:r>
      <w:r w:rsidRPr="00FD5770">
        <w:t>孙志峻</w:t>
      </w:r>
      <w:r w:rsidRPr="00FD5770">
        <w:t xml:space="preserve">, </w:t>
      </w:r>
      <w:r w:rsidRPr="00FD5770">
        <w:t>安进</w:t>
      </w:r>
      <w:r w:rsidRPr="00FD5770">
        <w:t xml:space="preserve">, </w:t>
      </w:r>
      <w:r w:rsidRPr="00FD5770">
        <w:t>黄卫清</w:t>
      </w:r>
      <w:r w:rsidRPr="00FD5770">
        <w:t xml:space="preserve">. </w:t>
      </w:r>
      <w:r w:rsidRPr="00FD5770">
        <w:t>作业车间多工艺路线批量作业计划优化</w:t>
      </w:r>
      <w:r w:rsidRPr="00FD5770">
        <w:t xml:space="preserve">[J]. </w:t>
      </w:r>
      <w:r w:rsidRPr="00FD5770">
        <w:t>中国机械工程</w:t>
      </w:r>
      <w:r w:rsidRPr="00FD5770">
        <w:t>, 2006, 19(2): 183–187.</w:t>
      </w:r>
    </w:p>
    <w:p w:rsidR="008866DF" w:rsidRPr="00FD5770" w:rsidRDefault="0084616E" w:rsidP="00FD5770">
      <w:pPr>
        <w:pStyle w:val="a5"/>
      </w:pPr>
      <w:r w:rsidRPr="00FD5770">
        <w:t>[57]</w:t>
      </w:r>
      <w:r w:rsidRPr="00FD5770">
        <w:tab/>
      </w:r>
      <w:r w:rsidRPr="00FD5770">
        <w:t>王万良</w:t>
      </w:r>
      <w:r w:rsidRPr="00FD5770">
        <w:t xml:space="preserve">, </w:t>
      </w:r>
      <w:r w:rsidRPr="00FD5770">
        <w:t>范丽霞</w:t>
      </w:r>
      <w:r w:rsidRPr="00FD5770">
        <w:t xml:space="preserve">, </w:t>
      </w:r>
      <w:r w:rsidRPr="00FD5770">
        <w:t>徐新丽</w:t>
      </w:r>
      <w:r w:rsidRPr="00FD5770">
        <w:t xml:space="preserve">, et al. </w:t>
      </w:r>
      <w:r w:rsidRPr="00FD5770">
        <w:t>多目标差分进化算法求解柔性作业车间批量调度问题</w:t>
      </w:r>
      <w:r w:rsidRPr="00FD5770">
        <w:t>[J]. 2013, 19(10): 2481–2492.</w:t>
      </w:r>
    </w:p>
    <w:p w:rsidR="008866DF" w:rsidRPr="00FD5770" w:rsidRDefault="0084616E" w:rsidP="00FD5770">
      <w:pPr>
        <w:pStyle w:val="a5"/>
      </w:pPr>
      <w:r w:rsidRPr="00FD5770">
        <w:t>[58]</w:t>
      </w:r>
      <w:r w:rsidRPr="00FD5770">
        <w:tab/>
        <w:t xml:space="preserve">Yang X, Fan L, Li L, et </w:t>
      </w:r>
      <w:r w:rsidRPr="00FD5770">
        <w:t>al. Hybrid Discrete Differential Evolution Algorithm for Lot Splitting with Capacity Constraints in Flexible Job Scheduling[J]. Mathematical Problems in Engineering, 2013: 1–10.</w:t>
      </w:r>
    </w:p>
    <w:p w:rsidR="008866DF" w:rsidRPr="00FD5770" w:rsidRDefault="0084616E" w:rsidP="00FD5770">
      <w:pPr>
        <w:pStyle w:val="a5"/>
      </w:pPr>
      <w:r w:rsidRPr="00FD5770">
        <w:t>[59]</w:t>
      </w:r>
      <w:r w:rsidRPr="00FD5770">
        <w:tab/>
      </w:r>
      <w:r w:rsidRPr="00FD5770">
        <w:t>王云</w:t>
      </w:r>
      <w:r w:rsidRPr="00FD5770">
        <w:t xml:space="preserve">, </w:t>
      </w:r>
      <w:r w:rsidRPr="00FD5770">
        <w:t>冯毅雄</w:t>
      </w:r>
      <w:r w:rsidRPr="00FD5770">
        <w:t xml:space="preserve">, </w:t>
      </w:r>
      <w:r w:rsidRPr="00FD5770">
        <w:t>谭建荣</w:t>
      </w:r>
      <w:r w:rsidRPr="00FD5770">
        <w:t xml:space="preserve">, et al. </w:t>
      </w:r>
      <w:r w:rsidRPr="00FD5770">
        <w:t>柔性作业车间分批调度多目标优化方法</w:t>
      </w:r>
      <w:r w:rsidRPr="00FD5770">
        <w:t xml:space="preserve">[J]. </w:t>
      </w:r>
      <w:r w:rsidRPr="00FD5770">
        <w:t>浙江大学学报（工学版）</w:t>
      </w:r>
      <w:r w:rsidRPr="00FD5770">
        <w:t>, 2011, 45(4): 719–</w:t>
      </w:r>
      <w:r w:rsidRPr="00FD5770">
        <w:t>764.</w:t>
      </w:r>
    </w:p>
    <w:p w:rsidR="008866DF" w:rsidRPr="00FD5770" w:rsidRDefault="0084616E" w:rsidP="00FD5770">
      <w:pPr>
        <w:pStyle w:val="a5"/>
      </w:pPr>
      <w:r w:rsidRPr="00FD5770">
        <w:t>[60]</w:t>
      </w:r>
      <w:r w:rsidRPr="00FD5770">
        <w:tab/>
        <w:t>Defersha F M, Chen M. Jobshop lot streaming with routing flexibility, sequence-dependent setups, machine release dates and lag time[J]. International Journal of Production Research, 2012, 50(8): 2331–2352.</w:t>
      </w:r>
    </w:p>
    <w:p w:rsidR="008866DF" w:rsidRPr="00FD5770" w:rsidRDefault="0084616E" w:rsidP="00FD5770">
      <w:pPr>
        <w:pStyle w:val="a5"/>
      </w:pPr>
      <w:r w:rsidRPr="00FD5770">
        <w:t>[61]</w:t>
      </w:r>
      <w:r w:rsidRPr="00FD5770">
        <w:tab/>
        <w:t>Wong T C, Ngan S C. A comparison of</w:t>
      </w:r>
      <w:r w:rsidRPr="00FD5770">
        <w:t xml:space="preserve"> hybrid genetic algorithm and hybrid particle swarm optimization to minimize makespan for assembly job shop[J]. Applied Soft Computing Journal, 2013, 13(3): 1391–1399.</w:t>
      </w:r>
    </w:p>
    <w:p w:rsidR="008866DF" w:rsidRPr="00FD5770" w:rsidRDefault="0084616E" w:rsidP="00FD5770">
      <w:pPr>
        <w:pStyle w:val="a5"/>
      </w:pPr>
      <w:r w:rsidRPr="00FD5770">
        <w:t>[62]</w:t>
      </w:r>
      <w:r w:rsidRPr="00FD5770">
        <w:tab/>
        <w:t>Davis L. Job Shop Scheduling with Genetic Algorithms[A]. Proceedings of an internat</w:t>
      </w:r>
      <w:r w:rsidRPr="00FD5770">
        <w:t>ional conference on genetic algorithms and their applications[C]. 1985: 136–140.</w:t>
      </w:r>
    </w:p>
    <w:p w:rsidR="008866DF" w:rsidRPr="00FD5770" w:rsidRDefault="0084616E" w:rsidP="00FD5770">
      <w:pPr>
        <w:pStyle w:val="a5"/>
      </w:pPr>
      <w:r w:rsidRPr="00FD5770">
        <w:t>[63]</w:t>
      </w:r>
      <w:r w:rsidRPr="00FD5770">
        <w:tab/>
        <w:t>Ponnambalam S G, Aravindan P, Rao P S. Comparative evaluation of genetic algorithms for job-shop scheduling[J]. Production Planning and Control, 2001, 12(6): 560–574.</w:t>
      </w:r>
    </w:p>
    <w:p w:rsidR="008866DF" w:rsidRPr="00FD5770" w:rsidRDefault="0084616E" w:rsidP="00FD5770">
      <w:pPr>
        <w:pStyle w:val="a5"/>
      </w:pPr>
      <w:r w:rsidRPr="00FD5770">
        <w:lastRenderedPageBreak/>
        <w:t>[64</w:t>
      </w:r>
      <w:r w:rsidRPr="00FD5770">
        <w:t>]</w:t>
      </w:r>
      <w:r w:rsidRPr="00FD5770">
        <w:tab/>
        <w:t>Giffler B, Thompson G L. Algorithms for solving production-scheduling problems[J]. Operations Research, 1959, 8(4): 487–503.</w:t>
      </w:r>
    </w:p>
    <w:p w:rsidR="00FD5770" w:rsidRDefault="0084616E" w:rsidP="00FD5770">
      <w:pPr>
        <w:pStyle w:val="a5"/>
        <w:rPr>
          <w:rFonts w:hint="eastAsia"/>
        </w:rPr>
      </w:pPr>
      <w:r w:rsidRPr="00FD5770">
        <w:t>[65]</w:t>
      </w:r>
      <w:r w:rsidRPr="00FD5770">
        <w:tab/>
        <w:t>Lei D. A Pareto archive par</w:t>
      </w:r>
      <w:r w:rsidR="00FD5770">
        <w:rPr>
          <w:rFonts w:hint="eastAsia"/>
        </w:rPr>
        <w:t>[1]</w:t>
      </w:r>
      <w:r w:rsidR="00FD5770">
        <w:rPr>
          <w:rFonts w:hint="eastAsia"/>
        </w:rPr>
        <w:tab/>
      </w:r>
      <w:r w:rsidR="00FD5770">
        <w:rPr>
          <w:rFonts w:hint="eastAsia"/>
        </w:rPr>
        <w:t>许金钩</w:t>
      </w:r>
      <w:r w:rsidR="00FD5770">
        <w:rPr>
          <w:rFonts w:hint="eastAsia"/>
        </w:rPr>
        <w:t xml:space="preserve">, </w:t>
      </w:r>
      <w:r w:rsidR="00FD5770">
        <w:rPr>
          <w:rFonts w:hint="eastAsia"/>
        </w:rPr>
        <w:t>王尊本</w:t>
      </w:r>
      <w:r w:rsidR="00FD5770">
        <w:rPr>
          <w:rFonts w:hint="eastAsia"/>
        </w:rPr>
        <w:t xml:space="preserve">. </w:t>
      </w:r>
      <w:r w:rsidR="00FD5770">
        <w:rPr>
          <w:rFonts w:hint="eastAsia"/>
        </w:rPr>
        <w:t>荧光分析法</w:t>
      </w:r>
      <w:r w:rsidR="00FD5770">
        <w:rPr>
          <w:rFonts w:hint="eastAsia"/>
        </w:rPr>
        <w:t xml:space="preserve">[M]. </w:t>
      </w:r>
      <w:r w:rsidR="00FD5770">
        <w:rPr>
          <w:rFonts w:hint="eastAsia"/>
        </w:rPr>
        <w:t>北京</w:t>
      </w:r>
      <w:r w:rsidR="00FD5770">
        <w:rPr>
          <w:rFonts w:hint="eastAsia"/>
        </w:rPr>
        <w:t xml:space="preserve">: </w:t>
      </w:r>
      <w:r w:rsidR="00FD5770">
        <w:rPr>
          <w:rFonts w:hint="eastAsia"/>
        </w:rPr>
        <w:t>科学出版社</w:t>
      </w:r>
      <w:r w:rsidR="00FD5770">
        <w:rPr>
          <w:rFonts w:hint="eastAsia"/>
        </w:rPr>
        <w:t>, 2006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2]</w:t>
      </w:r>
      <w:r>
        <w:rPr>
          <w:rFonts w:hint="eastAsia"/>
        </w:rPr>
        <w:tab/>
      </w:r>
      <w:r>
        <w:rPr>
          <w:rFonts w:hint="eastAsia"/>
        </w:rPr>
        <w:t>程绍钧</w:t>
      </w:r>
      <w:r>
        <w:rPr>
          <w:rFonts w:hint="eastAsia"/>
        </w:rPr>
        <w:t xml:space="preserve">, </w:t>
      </w:r>
      <w:r>
        <w:rPr>
          <w:rFonts w:hint="eastAsia"/>
        </w:rPr>
        <w:t>余裕民</w:t>
      </w:r>
      <w:r>
        <w:rPr>
          <w:rFonts w:hint="eastAsia"/>
        </w:rPr>
        <w:t xml:space="preserve">. </w:t>
      </w:r>
      <w:r>
        <w:rPr>
          <w:rFonts w:hint="eastAsia"/>
        </w:rPr>
        <w:t>检验核医学</w:t>
      </w:r>
      <w:r>
        <w:rPr>
          <w:rFonts w:hint="eastAsia"/>
        </w:rPr>
        <w:t xml:space="preserve">[M]. </w:t>
      </w:r>
      <w:r>
        <w:rPr>
          <w:rFonts w:hint="eastAsia"/>
        </w:rPr>
        <w:t>重庆</w:t>
      </w:r>
      <w:r>
        <w:rPr>
          <w:rFonts w:hint="eastAsia"/>
        </w:rPr>
        <w:t xml:space="preserve">: </w:t>
      </w:r>
      <w:r>
        <w:rPr>
          <w:rFonts w:hint="eastAsia"/>
        </w:rPr>
        <w:t>重庆大学出版社</w:t>
      </w:r>
      <w:r>
        <w:rPr>
          <w:rFonts w:hint="eastAsia"/>
        </w:rPr>
        <w:t>, 200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3]</w:t>
      </w:r>
      <w:r>
        <w:rPr>
          <w:rFonts w:hint="eastAsia"/>
        </w:rPr>
        <w:tab/>
      </w:r>
      <w:r>
        <w:rPr>
          <w:rFonts w:hint="eastAsia"/>
        </w:rPr>
        <w:t>贺淹才</w:t>
      </w:r>
      <w:r>
        <w:rPr>
          <w:rFonts w:hint="eastAsia"/>
        </w:rPr>
        <w:t xml:space="preserve">. </w:t>
      </w:r>
      <w:r>
        <w:rPr>
          <w:rFonts w:hint="eastAsia"/>
        </w:rPr>
        <w:t>基因工程概论</w:t>
      </w:r>
      <w:r>
        <w:rPr>
          <w:rFonts w:hint="eastAsia"/>
        </w:rPr>
        <w:t xml:space="preserve">[M]. </w:t>
      </w:r>
      <w:r>
        <w:rPr>
          <w:rFonts w:hint="eastAsia"/>
        </w:rPr>
        <w:t>北京</w:t>
      </w:r>
      <w:r>
        <w:rPr>
          <w:rFonts w:hint="eastAsia"/>
        </w:rPr>
        <w:t xml:space="preserve">: </w:t>
      </w:r>
      <w:r>
        <w:rPr>
          <w:rFonts w:hint="eastAsia"/>
        </w:rPr>
        <w:t>清华大学出版社</w:t>
      </w:r>
      <w:r>
        <w:rPr>
          <w:rFonts w:hint="eastAsia"/>
        </w:rPr>
        <w:t>, 2008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4]</w:t>
      </w:r>
      <w:r>
        <w:rPr>
          <w:rFonts w:hint="eastAsia"/>
        </w:rPr>
        <w:tab/>
      </w:r>
      <w:r>
        <w:rPr>
          <w:rFonts w:hint="eastAsia"/>
        </w:rPr>
        <w:t>李延斌</w:t>
      </w:r>
      <w:r>
        <w:rPr>
          <w:rFonts w:hint="eastAsia"/>
        </w:rPr>
        <w:t xml:space="preserve">, </w:t>
      </w:r>
      <w:r>
        <w:rPr>
          <w:rFonts w:hint="eastAsia"/>
        </w:rPr>
        <w:t>孙志华</w:t>
      </w:r>
      <w:r>
        <w:rPr>
          <w:rFonts w:hint="eastAsia"/>
        </w:rPr>
        <w:t xml:space="preserve">. </w:t>
      </w:r>
      <w:r>
        <w:rPr>
          <w:rFonts w:hint="eastAsia"/>
        </w:rPr>
        <w:t>全自动生化分析仪的分类、结构和选购</w:t>
      </w:r>
      <w:r>
        <w:rPr>
          <w:rFonts w:hint="eastAsia"/>
        </w:rPr>
        <w:t xml:space="preserve">[J]. </w:t>
      </w:r>
      <w:r>
        <w:rPr>
          <w:rFonts w:hint="eastAsia"/>
        </w:rPr>
        <w:t>中国医疗器械信息</w:t>
      </w:r>
      <w:r>
        <w:rPr>
          <w:rFonts w:hint="eastAsia"/>
        </w:rPr>
        <w:t>, 2008, 14(3): 34</w:t>
      </w:r>
      <w:r>
        <w:rPr>
          <w:rFonts w:hint="eastAsia"/>
        </w:rPr>
        <w:t>–</w:t>
      </w:r>
      <w:r>
        <w:rPr>
          <w:rFonts w:hint="eastAsia"/>
        </w:rPr>
        <w:t>40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]</w:t>
      </w:r>
      <w:r>
        <w:rPr>
          <w:rFonts w:hint="eastAsia"/>
        </w:rPr>
        <w:tab/>
      </w:r>
      <w:r>
        <w:rPr>
          <w:rFonts w:hint="eastAsia"/>
        </w:rPr>
        <w:t>王炜</w:t>
      </w:r>
      <w:r>
        <w:rPr>
          <w:rFonts w:hint="eastAsia"/>
        </w:rPr>
        <w:t xml:space="preserve">. </w:t>
      </w:r>
      <w:r>
        <w:rPr>
          <w:rFonts w:hint="eastAsia"/>
        </w:rPr>
        <w:t>全自动生化分析仪关键技术进展</w:t>
      </w:r>
      <w:r>
        <w:rPr>
          <w:rFonts w:hint="eastAsia"/>
        </w:rPr>
        <w:t xml:space="preserve">[J]. </w:t>
      </w:r>
      <w:r>
        <w:rPr>
          <w:rFonts w:hint="eastAsia"/>
        </w:rPr>
        <w:t>中国医疗器械信息</w:t>
      </w:r>
      <w:r>
        <w:rPr>
          <w:rFonts w:hint="eastAsia"/>
        </w:rPr>
        <w:t>, 2010, 16(12): 18</w:t>
      </w:r>
      <w:r>
        <w:rPr>
          <w:rFonts w:hint="eastAsia"/>
        </w:rPr>
        <w:t>–</w:t>
      </w:r>
      <w:r>
        <w:rPr>
          <w:rFonts w:hint="eastAsia"/>
        </w:rPr>
        <w:t>19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6]</w:t>
      </w:r>
      <w:r>
        <w:rPr>
          <w:rFonts w:hint="eastAsia"/>
        </w:rPr>
        <w:tab/>
      </w:r>
      <w:r>
        <w:rPr>
          <w:rFonts w:hint="eastAsia"/>
        </w:rPr>
        <w:t>刘志辉</w:t>
      </w:r>
      <w:r>
        <w:rPr>
          <w:rFonts w:hint="eastAsia"/>
        </w:rPr>
        <w:t xml:space="preserve">, </w:t>
      </w:r>
      <w:r>
        <w:rPr>
          <w:rFonts w:hint="eastAsia"/>
        </w:rPr>
        <w:t>葛秀君</w:t>
      </w:r>
      <w:r>
        <w:rPr>
          <w:rFonts w:hint="eastAsia"/>
        </w:rPr>
        <w:t xml:space="preserve">, </w:t>
      </w:r>
      <w:r>
        <w:rPr>
          <w:rFonts w:hint="eastAsia"/>
        </w:rPr>
        <w:t>朱海龙</w:t>
      </w:r>
      <w:r>
        <w:rPr>
          <w:rFonts w:hint="eastAsia"/>
        </w:rPr>
        <w:t xml:space="preserve">. </w:t>
      </w:r>
      <w:r>
        <w:rPr>
          <w:rFonts w:hint="eastAsia"/>
        </w:rPr>
        <w:t>进板顺序及洗涤模式对</w:t>
      </w:r>
      <w:r>
        <w:rPr>
          <w:rFonts w:hint="eastAsia"/>
        </w:rPr>
        <w:t>FAME</w:t>
      </w:r>
      <w:r>
        <w:rPr>
          <w:rFonts w:hint="eastAsia"/>
        </w:rPr>
        <w:t>全自动酶免分析系统检测乙型肝炎标志物效率的影响</w:t>
      </w:r>
      <w:r>
        <w:rPr>
          <w:rFonts w:hint="eastAsia"/>
        </w:rPr>
        <w:t xml:space="preserve">[J]. </w:t>
      </w:r>
      <w:r>
        <w:rPr>
          <w:rFonts w:hint="eastAsia"/>
        </w:rPr>
        <w:t>现代医药卫生</w:t>
      </w:r>
      <w:r>
        <w:rPr>
          <w:rFonts w:hint="eastAsia"/>
        </w:rPr>
        <w:t>, 2010, 26(1): 51</w:t>
      </w:r>
      <w:r>
        <w:rPr>
          <w:rFonts w:hint="eastAsia"/>
        </w:rPr>
        <w:t>–</w:t>
      </w:r>
      <w:r>
        <w:rPr>
          <w:rFonts w:hint="eastAsia"/>
        </w:rPr>
        <w:t>52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7]</w:t>
      </w:r>
      <w:r>
        <w:rPr>
          <w:rFonts w:hint="eastAsia"/>
        </w:rPr>
        <w:tab/>
      </w:r>
      <w:r>
        <w:rPr>
          <w:rFonts w:hint="eastAsia"/>
        </w:rPr>
        <w:t>谷成祥</w:t>
      </w:r>
      <w:r>
        <w:rPr>
          <w:rFonts w:hint="eastAsia"/>
        </w:rPr>
        <w:t xml:space="preserve">. </w:t>
      </w:r>
      <w:r>
        <w:rPr>
          <w:rFonts w:hint="eastAsia"/>
        </w:rPr>
        <w:t>全自动酶免疫分析系统检测乙型肝炎标志物的工作模式的优化研究</w:t>
      </w:r>
      <w:r>
        <w:rPr>
          <w:rFonts w:hint="eastAsia"/>
        </w:rPr>
        <w:t xml:space="preserve">[J]. </w:t>
      </w:r>
      <w:r>
        <w:rPr>
          <w:rFonts w:hint="eastAsia"/>
        </w:rPr>
        <w:t>检验医学</w:t>
      </w:r>
      <w:r>
        <w:rPr>
          <w:rFonts w:hint="eastAsia"/>
        </w:rPr>
        <w:t>, 2006, 21(1): 78</w:t>
      </w:r>
      <w:r>
        <w:rPr>
          <w:rFonts w:hint="eastAsia"/>
        </w:rPr>
        <w:t>–</w:t>
      </w:r>
      <w:r>
        <w:rPr>
          <w:rFonts w:hint="eastAsia"/>
        </w:rPr>
        <w:t>8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8]</w:t>
      </w:r>
      <w:r>
        <w:rPr>
          <w:rFonts w:hint="eastAsia"/>
        </w:rPr>
        <w:tab/>
      </w:r>
      <w:r>
        <w:rPr>
          <w:rFonts w:hint="eastAsia"/>
        </w:rPr>
        <w:t>杨勇毅</w:t>
      </w:r>
      <w:r>
        <w:rPr>
          <w:rFonts w:hint="eastAsia"/>
        </w:rPr>
        <w:t xml:space="preserve">, </w:t>
      </w:r>
      <w:r>
        <w:rPr>
          <w:rFonts w:hint="eastAsia"/>
        </w:rPr>
        <w:t>王军</w:t>
      </w:r>
      <w:r>
        <w:rPr>
          <w:rFonts w:hint="eastAsia"/>
        </w:rPr>
        <w:t xml:space="preserve">, </w:t>
      </w:r>
      <w:r>
        <w:rPr>
          <w:rFonts w:hint="eastAsia"/>
        </w:rPr>
        <w:t>罗蓉</w:t>
      </w:r>
      <w:r>
        <w:rPr>
          <w:rFonts w:hint="eastAsia"/>
        </w:rPr>
        <w:t xml:space="preserve">. </w:t>
      </w:r>
      <w:r>
        <w:rPr>
          <w:rFonts w:hint="eastAsia"/>
        </w:rPr>
        <w:t>全自动酶免分析系统工作流程的优化</w:t>
      </w:r>
      <w:r>
        <w:rPr>
          <w:rFonts w:hint="eastAsia"/>
        </w:rPr>
        <w:t xml:space="preserve">[J]. </w:t>
      </w:r>
      <w:r>
        <w:rPr>
          <w:rFonts w:hint="eastAsia"/>
        </w:rPr>
        <w:t>中国输血杂志</w:t>
      </w:r>
      <w:r>
        <w:rPr>
          <w:rFonts w:hint="eastAsia"/>
        </w:rPr>
        <w:t>, 2007, 20(2): 133</w:t>
      </w:r>
      <w:r>
        <w:rPr>
          <w:rFonts w:hint="eastAsia"/>
        </w:rPr>
        <w:t>–</w:t>
      </w:r>
      <w:r>
        <w:rPr>
          <w:rFonts w:hint="eastAsia"/>
        </w:rPr>
        <w:t>135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9]</w:t>
      </w:r>
      <w:r>
        <w:rPr>
          <w:rFonts w:hint="eastAsia"/>
        </w:rPr>
        <w:tab/>
      </w:r>
      <w:r>
        <w:rPr>
          <w:rFonts w:hint="eastAsia"/>
        </w:rPr>
        <w:t>张晶</w:t>
      </w:r>
      <w:r>
        <w:rPr>
          <w:rFonts w:hint="eastAsia"/>
        </w:rPr>
        <w:t xml:space="preserve">, </w:t>
      </w:r>
      <w:r>
        <w:rPr>
          <w:rFonts w:hint="eastAsia"/>
        </w:rPr>
        <w:t>祝连庆</w:t>
      </w:r>
      <w:r>
        <w:rPr>
          <w:rFonts w:hint="eastAsia"/>
        </w:rPr>
        <w:t xml:space="preserve">, </w:t>
      </w:r>
      <w:r>
        <w:rPr>
          <w:rFonts w:hint="eastAsia"/>
        </w:rPr>
        <w:t>王君</w:t>
      </w:r>
      <w:r>
        <w:rPr>
          <w:rFonts w:hint="eastAsia"/>
        </w:rPr>
        <w:t xml:space="preserve">, et al. </w:t>
      </w:r>
      <w:r>
        <w:rPr>
          <w:rFonts w:hint="eastAsia"/>
        </w:rPr>
        <w:t>一种全自动酶免分析仪多任务调度方法</w:t>
      </w:r>
      <w:r>
        <w:rPr>
          <w:rFonts w:hint="eastAsia"/>
        </w:rPr>
        <w:t xml:space="preserve">[J]. </w:t>
      </w:r>
      <w:r>
        <w:rPr>
          <w:rFonts w:hint="eastAsia"/>
        </w:rPr>
        <w:t>计算机仿真</w:t>
      </w:r>
      <w:r>
        <w:rPr>
          <w:rFonts w:hint="eastAsia"/>
        </w:rPr>
        <w:t>, 2014, 31(6): 4</w:t>
      </w:r>
      <w:r>
        <w:rPr>
          <w:rFonts w:hint="eastAsia"/>
        </w:rPr>
        <w:t>–</w:t>
      </w:r>
      <w:r>
        <w:rPr>
          <w:rFonts w:hint="eastAsia"/>
        </w:rPr>
        <w:t>8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10]</w:t>
      </w:r>
      <w:r>
        <w:rPr>
          <w:rFonts w:hint="eastAsia"/>
        </w:rPr>
        <w:tab/>
      </w:r>
      <w:r>
        <w:rPr>
          <w:rFonts w:hint="eastAsia"/>
        </w:rPr>
        <w:t>姚勇</w:t>
      </w:r>
      <w:r>
        <w:rPr>
          <w:rFonts w:hint="eastAsia"/>
        </w:rPr>
        <w:t xml:space="preserve">, </w:t>
      </w:r>
      <w:r>
        <w:rPr>
          <w:rFonts w:hint="eastAsia"/>
        </w:rPr>
        <w:t>相恒泉</w:t>
      </w:r>
      <w:r>
        <w:rPr>
          <w:rFonts w:hint="eastAsia"/>
        </w:rPr>
        <w:t xml:space="preserve">, </w:t>
      </w:r>
      <w:r>
        <w:rPr>
          <w:rFonts w:hint="eastAsia"/>
        </w:rPr>
        <w:t>石圆圆</w:t>
      </w:r>
      <w:r>
        <w:rPr>
          <w:rFonts w:hint="eastAsia"/>
        </w:rPr>
        <w:t xml:space="preserve">. </w:t>
      </w:r>
      <w:r>
        <w:rPr>
          <w:rFonts w:hint="eastAsia"/>
        </w:rPr>
        <w:t>全自动酶免分析系统与手工操作方法的应用比较</w:t>
      </w:r>
      <w:r>
        <w:rPr>
          <w:rFonts w:hint="eastAsia"/>
        </w:rPr>
        <w:t xml:space="preserve">[J]. </w:t>
      </w:r>
      <w:r>
        <w:rPr>
          <w:rFonts w:hint="eastAsia"/>
        </w:rPr>
        <w:t>临床血液学杂志</w:t>
      </w:r>
      <w:r>
        <w:rPr>
          <w:rFonts w:hint="eastAsia"/>
        </w:rPr>
        <w:t>, 2012, 25(8): 482</w:t>
      </w:r>
      <w:r>
        <w:rPr>
          <w:rFonts w:hint="eastAsia"/>
        </w:rPr>
        <w:t>–</w:t>
      </w:r>
      <w:r>
        <w:rPr>
          <w:rFonts w:hint="eastAsia"/>
        </w:rPr>
        <w:t>487.</w:t>
      </w:r>
    </w:p>
    <w:p w:rsidR="00FD5770" w:rsidRDefault="00FD5770" w:rsidP="00FD5770">
      <w:pPr>
        <w:pStyle w:val="a5"/>
      </w:pPr>
      <w:r>
        <w:t>[11]</w:t>
      </w:r>
      <w:r>
        <w:tab/>
        <w:t>Dauzere-Peres Stephane, Lasserre J-B. Lot Streaming in Job-Shop Scheduling[J]. Operations Research, 1997, 45(4): 584–595.</w:t>
      </w:r>
    </w:p>
    <w:p w:rsidR="00FD5770" w:rsidRDefault="00FD5770" w:rsidP="00FD5770">
      <w:pPr>
        <w:pStyle w:val="a5"/>
      </w:pPr>
      <w:r>
        <w:t>[12]</w:t>
      </w:r>
      <w:r>
        <w:tab/>
        <w:t>Reiter S. A system for managing job-shop production[J]. The Journal of Business, 1966, 39(3): 371–393.</w:t>
      </w:r>
    </w:p>
    <w:p w:rsidR="00FD5770" w:rsidRDefault="00FD5770" w:rsidP="00FD5770">
      <w:pPr>
        <w:pStyle w:val="a5"/>
      </w:pPr>
      <w:r>
        <w:t>[13]</w:t>
      </w:r>
      <w:r>
        <w:tab/>
        <w:t>Low C, Hsu C M, Huang K I. Benefits of lot splitting in job-shop scheduling[J]. International Journal of Advanced Manufacturing Technology, 2004, 24(9–10): 773–780.</w:t>
      </w:r>
    </w:p>
    <w:p w:rsidR="00FD5770" w:rsidRDefault="00FD5770" w:rsidP="00FD5770">
      <w:pPr>
        <w:pStyle w:val="a5"/>
      </w:pPr>
      <w:r>
        <w:t>[14]</w:t>
      </w:r>
      <w:r>
        <w:tab/>
        <w:t>Chen J, Steiner G. On discrete lot streaming in no-wait flow shops[J]. IIE Transactions, 2003, 35(2): 91–101.</w:t>
      </w:r>
    </w:p>
    <w:p w:rsidR="00FD5770" w:rsidRDefault="00FD5770" w:rsidP="00FD5770">
      <w:pPr>
        <w:pStyle w:val="a5"/>
      </w:pPr>
      <w:r>
        <w:t>[15]</w:t>
      </w:r>
      <w:r>
        <w:tab/>
        <w:t xml:space="preserve">Kalir A A, Sarin S C. Optimal Solutions for the Single Batch, Flow Shop, </w:t>
      </w:r>
      <w:r>
        <w:lastRenderedPageBreak/>
        <w:t>Lot-streaming Problem with Equal Sublots[J]. Decision Sciences, 2007, 32(2): 387–398.</w:t>
      </w:r>
    </w:p>
    <w:p w:rsidR="00FD5770" w:rsidRDefault="00FD5770" w:rsidP="00FD5770">
      <w:pPr>
        <w:pStyle w:val="a5"/>
      </w:pPr>
      <w:r>
        <w:t>[16]</w:t>
      </w:r>
      <w:r>
        <w:tab/>
        <w:t>Liu J. Single-job lot streaming in m-1 two-stage hybrid flowshops[J]. European Journal of Operational Research, 2008, 187(3): 1171–1183.</w:t>
      </w:r>
    </w:p>
    <w:p w:rsidR="00FD5770" w:rsidRDefault="00FD5770" w:rsidP="00FD5770">
      <w:pPr>
        <w:pStyle w:val="a5"/>
      </w:pPr>
      <w:r>
        <w:t>[17]</w:t>
      </w:r>
      <w:r>
        <w:tab/>
        <w:t>Kim Y D, Shim S O, Kim S B, et al. Parallel machine scheduling considering a job-splitting property[J]. International Journal of Production Research, 2004, 42(21): 4531–4546.</w:t>
      </w:r>
    </w:p>
    <w:p w:rsidR="00FD5770" w:rsidRDefault="00FD5770" w:rsidP="00FD5770">
      <w:pPr>
        <w:pStyle w:val="a5"/>
      </w:pPr>
      <w:r>
        <w:t>[18]</w:t>
      </w:r>
      <w:r>
        <w:tab/>
        <w:t>Nait Tahar D, Yalaoui F, Chu C, et al. A linear programming approach for identical parallel machine scheduling with job splitting and sequence-dependent setup times[J]. International Journal of Production Economics, 2006, 99(1–2): 63–73.</w:t>
      </w:r>
    </w:p>
    <w:p w:rsidR="00FD5770" w:rsidRDefault="00FD5770" w:rsidP="00FD5770">
      <w:pPr>
        <w:pStyle w:val="a5"/>
      </w:pPr>
      <w:r>
        <w:t>[19]</w:t>
      </w:r>
      <w:r>
        <w:tab/>
        <w:t>Cheng M, Mukherjee N J, Sarin S C. A review of lot streaming[J]. International Journal of Production Research, Taylor &amp; Francis, 2013, 51(23–24): 7023–7046.</w:t>
      </w:r>
    </w:p>
    <w:p w:rsidR="00FD5770" w:rsidRDefault="00FD5770" w:rsidP="00FD5770">
      <w:pPr>
        <w:pStyle w:val="a5"/>
      </w:pPr>
      <w:r>
        <w:t>[20]</w:t>
      </w:r>
      <w:r>
        <w:tab/>
        <w:t>Lei D, Guo X. Scheduling job shop with lot streaming and transportation through a modified artificial bee colony[J]. International Journal of Production Research, 2013, 51(16): 4930–4941.</w:t>
      </w:r>
    </w:p>
    <w:p w:rsidR="00FD5770" w:rsidRDefault="00FD5770" w:rsidP="00FD5770">
      <w:pPr>
        <w:pStyle w:val="a5"/>
      </w:pPr>
      <w:r>
        <w:t>[21]</w:t>
      </w:r>
      <w:r>
        <w:tab/>
        <w:t>Defersha F M, Chen M. A coarse-grain parallel genetic algorithm for flexible job-shop scheduling with lot streaming[A]. 2009 International Conference on Computational Science and Engineering[C]. IEEE, 2009, 1: 201–208.</w:t>
      </w:r>
    </w:p>
    <w:p w:rsidR="00FD5770" w:rsidRDefault="00FD5770" w:rsidP="00FD5770">
      <w:pPr>
        <w:pStyle w:val="a5"/>
      </w:pPr>
      <w:r>
        <w:t>[22]</w:t>
      </w:r>
      <w:r>
        <w:tab/>
        <w:t>Defersha F M, Bayat Movahed S. Linear programming assisted (not embedded) genetic algorithm for flexible jobshop scheduling with lot streaming[J]. Computers and Industrial Engineering, 2018, 117: 319–335.</w:t>
      </w:r>
    </w:p>
    <w:p w:rsidR="00FD5770" w:rsidRDefault="00FD5770" w:rsidP="00FD5770">
      <w:pPr>
        <w:pStyle w:val="a5"/>
      </w:pPr>
      <w:r>
        <w:t>[23]</w:t>
      </w:r>
      <w:r>
        <w:tab/>
        <w:t>Maccarthy B L, Liu J. Addressing the Gap in Scheduling Research - a Review of Optimization and Heuristic Methods in Production Scheduling[J]. International Journal of Production Research, 1993, 31(1): 59–79.</w:t>
      </w:r>
    </w:p>
    <w:p w:rsidR="00FD5770" w:rsidRDefault="00FD5770" w:rsidP="00FD5770">
      <w:pPr>
        <w:pStyle w:val="a5"/>
      </w:pPr>
      <w:r>
        <w:t>[24]</w:t>
      </w:r>
      <w:r>
        <w:tab/>
        <w:t>Kodaganallur V, Sen A K, Mitra S. Application of graph search and genetic algorithms for the single machine scheduling problem with sequence-dependent setup times and quadratic penalty function of completion times[J]. Computers and Industrial Engineering, 2014, 67(1): 10–19.</w:t>
      </w:r>
    </w:p>
    <w:p w:rsidR="00FD5770" w:rsidRDefault="00FD5770" w:rsidP="00FD5770">
      <w:pPr>
        <w:pStyle w:val="a5"/>
      </w:pPr>
      <w:r>
        <w:t>[25]</w:t>
      </w:r>
      <w:r>
        <w:tab/>
        <w:t xml:space="preserve">Chakhlevitch K, Glass C A. Scheduling reentrant jobs on parallel </w:t>
      </w:r>
      <w:r>
        <w:lastRenderedPageBreak/>
        <w:t>machines with a remote server[J]. Computers and Operations Research, 2009, 36(9): 2580–2589.</w:t>
      </w:r>
    </w:p>
    <w:p w:rsidR="00FD5770" w:rsidRDefault="00FD5770" w:rsidP="00FD5770">
      <w:pPr>
        <w:pStyle w:val="a5"/>
      </w:pPr>
      <w:r>
        <w:t>[26]</w:t>
      </w:r>
      <w:r>
        <w:tab/>
        <w:t>Bargaoui H, Belkahla Driss O, Ghédira K. A novel chemical reaction optimization for the distributed permutation flowshop scheduling problem with makespan criterion[J]. Computers &amp; Industrial Engineering, 2017, 111: 239–250.</w:t>
      </w:r>
    </w:p>
    <w:p w:rsidR="00FD5770" w:rsidRDefault="00FD5770" w:rsidP="00FD5770">
      <w:pPr>
        <w:pStyle w:val="a5"/>
      </w:pPr>
      <w:r>
        <w:t>[27]</w:t>
      </w:r>
      <w:r>
        <w:tab/>
        <w:t>Hekmatfar M, Fatemi Ghomi S M T, Karimi B. Two stage reentrant hybrid flow shop with setup times and the criterion of minimizing makespan[J]. Applied Soft Computing, 2011, 11(8): 4530–4539.</w:t>
      </w:r>
    </w:p>
    <w:p w:rsidR="00FD5770" w:rsidRDefault="00FD5770" w:rsidP="00FD5770">
      <w:pPr>
        <w:pStyle w:val="a5"/>
      </w:pPr>
      <w:r>
        <w:t>[28]</w:t>
      </w:r>
      <w:r>
        <w:tab/>
        <w:t>Niu S H, Ong S K, Nee A Y C. An improved Intelligent Water Drops algorithm for achieving optimal job-shop scheduling solutions[J]. International Journal of Production Research, 2012, 50(15): 4192–4205.</w:t>
      </w:r>
    </w:p>
    <w:p w:rsidR="00FD5770" w:rsidRDefault="00FD5770" w:rsidP="00FD5770">
      <w:pPr>
        <w:pStyle w:val="a5"/>
      </w:pPr>
      <w:r>
        <w:t>[29]</w:t>
      </w:r>
      <w:r>
        <w:tab/>
        <w:t>C.N.Potts, K.R.Baker. Flow shop scheduling with lot streaming[J]. Operations Research Letters, 1989, 8(6): 297–303.</w:t>
      </w:r>
    </w:p>
    <w:p w:rsidR="00FD5770" w:rsidRDefault="00FD5770" w:rsidP="00FD5770">
      <w:pPr>
        <w:pStyle w:val="a5"/>
      </w:pPr>
      <w:r>
        <w:t>[30]</w:t>
      </w:r>
      <w:r>
        <w:tab/>
        <w:t>Jian W, Hong Z. Integrated Optimization of Lot Streaming and Sublot-intermingling Scheduling for a Kind of Flow Shop[J]. Journal of System Simulation, 2008, 20(4): 1011–1015.</w:t>
      </w:r>
    </w:p>
    <w:p w:rsidR="00FD5770" w:rsidRDefault="00FD5770" w:rsidP="00FD5770">
      <w:pPr>
        <w:pStyle w:val="a5"/>
      </w:pPr>
      <w:r>
        <w:t>[31]</w:t>
      </w:r>
      <w:r>
        <w:tab/>
        <w:t>Chan F T, Wong T C, Chan L Y. The application of genetic algorithms to lot streaming in a job-shop scheduling problem[J]. International Journal of Production Research, 2009, 47(12): 3387–3412.</w:t>
      </w:r>
    </w:p>
    <w:p w:rsidR="00FD5770" w:rsidRDefault="00FD5770" w:rsidP="00FD5770">
      <w:pPr>
        <w:pStyle w:val="a5"/>
      </w:pPr>
      <w:r>
        <w:t>[32]</w:t>
      </w:r>
      <w:r>
        <w:tab/>
        <w:t>Han Y, Li J, Sang H, et al. An improved migrating birds optimization for an integrated lot-streaming flow shop scheduling problem[J]. Swarm and Evolutionary Computation, 2018, 38: 64–78.</w:t>
      </w:r>
    </w:p>
    <w:p w:rsidR="00FD5770" w:rsidRDefault="00FD5770" w:rsidP="00FD5770">
      <w:pPr>
        <w:pStyle w:val="a5"/>
      </w:pPr>
      <w:r>
        <w:t>[33]</w:t>
      </w:r>
      <w:r>
        <w:tab/>
        <w:t>Huang R H, Yu T H. An effective ant colony optimization algorithm for multi-objective job-shop scheduling with equal-size lot-splitting[J]. Applied Soft Computing, 2017, 57: 642–656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34]</w:t>
      </w:r>
      <w:r>
        <w:rPr>
          <w:rFonts w:hint="eastAsia"/>
        </w:rPr>
        <w:tab/>
      </w:r>
      <w:r>
        <w:rPr>
          <w:rFonts w:hint="eastAsia"/>
        </w:rPr>
        <w:t>白俊杰</w:t>
      </w:r>
      <w:r>
        <w:rPr>
          <w:rFonts w:hint="eastAsia"/>
        </w:rPr>
        <w:t xml:space="preserve">, </w:t>
      </w:r>
      <w:r>
        <w:rPr>
          <w:rFonts w:hint="eastAsia"/>
        </w:rPr>
        <w:t>龚毅光</w:t>
      </w:r>
      <w:r>
        <w:rPr>
          <w:rFonts w:hint="eastAsia"/>
        </w:rPr>
        <w:t xml:space="preserve">, </w:t>
      </w:r>
      <w:r>
        <w:rPr>
          <w:rFonts w:hint="eastAsia"/>
        </w:rPr>
        <w:t>王宁生</w:t>
      </w:r>
      <w:r>
        <w:rPr>
          <w:rFonts w:hint="eastAsia"/>
        </w:rPr>
        <w:t xml:space="preserve">, et al. </w:t>
      </w:r>
      <w:r>
        <w:rPr>
          <w:rFonts w:hint="eastAsia"/>
        </w:rPr>
        <w:t>多目标柔性作业车间分批优化调度</w:t>
      </w:r>
      <w:r>
        <w:rPr>
          <w:rFonts w:hint="eastAsia"/>
        </w:rPr>
        <w:t xml:space="preserve">[J]. </w:t>
      </w:r>
      <w:r>
        <w:rPr>
          <w:rFonts w:hint="eastAsia"/>
        </w:rPr>
        <w:t>计算机集成制造系统</w:t>
      </w:r>
      <w:r>
        <w:rPr>
          <w:rFonts w:hint="eastAsia"/>
        </w:rPr>
        <w:t>, 2010, 16(2): 0</w:t>
      </w:r>
      <w:r>
        <w:rPr>
          <w:rFonts w:hint="eastAsia"/>
        </w:rPr>
        <w:t>–</w:t>
      </w:r>
      <w:r>
        <w:rPr>
          <w:rFonts w:hint="eastAsia"/>
        </w:rPr>
        <w:t>7.</w:t>
      </w:r>
    </w:p>
    <w:p w:rsidR="00FD5770" w:rsidRDefault="00FD5770" w:rsidP="00FD5770">
      <w:pPr>
        <w:pStyle w:val="a5"/>
      </w:pPr>
      <w:r>
        <w:t>[35]</w:t>
      </w:r>
      <w:r>
        <w:tab/>
        <w:t>Wagner H M. An integer linear-programming model for machine scheduling[J]. Naval Research Logistics Quarterly, 1959, 6(2): 131–140.</w:t>
      </w:r>
    </w:p>
    <w:p w:rsidR="00FD5770" w:rsidRDefault="00FD5770" w:rsidP="00FD5770">
      <w:pPr>
        <w:pStyle w:val="a5"/>
      </w:pPr>
      <w:r>
        <w:t>[36]</w:t>
      </w:r>
      <w:r>
        <w:tab/>
        <w:t>Held M, Karp R M. An dynamic programming approach to sequencing problems[J]. Journal ofSIAM, 1962, 10(1): 196–210.</w:t>
      </w:r>
    </w:p>
    <w:p w:rsidR="00FD5770" w:rsidRDefault="00FD5770" w:rsidP="00FD5770">
      <w:pPr>
        <w:pStyle w:val="a5"/>
      </w:pPr>
      <w:r>
        <w:t>[37]</w:t>
      </w:r>
      <w:r>
        <w:tab/>
        <w:t xml:space="preserve">Ignall E, Schrage L. Application of the branch and bound technique to </w:t>
      </w:r>
      <w:r>
        <w:lastRenderedPageBreak/>
        <w:t>some flow-shop problems[J]. Operations Research, 1965, 13(3): 400–412.</w:t>
      </w:r>
    </w:p>
    <w:p w:rsidR="00FD5770" w:rsidRDefault="00FD5770" w:rsidP="00FD5770">
      <w:pPr>
        <w:pStyle w:val="a5"/>
      </w:pPr>
      <w:r>
        <w:t>[38]</w:t>
      </w:r>
      <w:r>
        <w:tab/>
        <w:t>Palmer D S. Sequencing jobs through a multi-stage process in the minimum total time-a quick method of obtaining a near optimum[J]. Operational Research Quarterly, 1965, 16(1): 101–107.</w:t>
      </w:r>
    </w:p>
    <w:p w:rsidR="00FD5770" w:rsidRDefault="00FD5770" w:rsidP="00FD5770">
      <w:pPr>
        <w:pStyle w:val="a5"/>
      </w:pPr>
      <w:r>
        <w:t>[39]</w:t>
      </w:r>
      <w:r>
        <w:tab/>
        <w:t>Li J, Pan Q, Suganthan P N, et al. A Hybrid Tabu Search Algorithm With an Efficient Neighborhood Structure for the Flexible Job Shop Scheduling Problem[J]. The International Journal of Advanced Manufacturing Technology, 2011, 52(5–8): 683–697.</w:t>
      </w:r>
    </w:p>
    <w:p w:rsidR="00FD5770" w:rsidRDefault="00FD5770" w:rsidP="00FD5770">
      <w:pPr>
        <w:pStyle w:val="a5"/>
      </w:pPr>
      <w:r>
        <w:t>[40]</w:t>
      </w:r>
      <w:r>
        <w:tab/>
        <w:t>Van Laarhoven P J M, Aarts E H L, Lenstra J K. Job Shop Scheduling by Simulated Annealing[J]. Operations Research, 2008, 40(1): 113–125.</w:t>
      </w:r>
    </w:p>
    <w:p w:rsidR="00FD5770" w:rsidRDefault="00FD5770" w:rsidP="00FD5770">
      <w:pPr>
        <w:pStyle w:val="a5"/>
      </w:pPr>
      <w:r>
        <w:t>[41]</w:t>
      </w:r>
      <w:r>
        <w:tab/>
        <w:t>Roce F, Tadei R C, Volta G. A genetic algorithm for the job shop problem[J]. Computers &amp; Operations Research, 1995, 22(1): 15–24.</w:t>
      </w:r>
    </w:p>
    <w:p w:rsidR="00FD5770" w:rsidRDefault="00FD5770" w:rsidP="00FD5770">
      <w:pPr>
        <w:pStyle w:val="a5"/>
      </w:pPr>
      <w:r>
        <w:t>[42]</w:t>
      </w:r>
      <w:r>
        <w:tab/>
        <w:t>Sha D Y, Hsu C Y. A hybrid particle swarm optimization for job shop scheduling problem[J]. Computers &amp; Industrial Engineering, 2006, 51(4): 791–808.</w:t>
      </w:r>
    </w:p>
    <w:p w:rsidR="00FD5770" w:rsidRDefault="00FD5770" w:rsidP="00FD5770">
      <w:pPr>
        <w:pStyle w:val="a5"/>
      </w:pPr>
      <w:r>
        <w:t>[43]</w:t>
      </w:r>
      <w:r>
        <w:tab/>
        <w:t>Demir Y, Işleyen S K. An effective genetic algorithm for flexible job-shop scheduling with overlapping in operations[J]. International Journal of Production Research, 2014, 52(13): 3905–3921.</w:t>
      </w:r>
    </w:p>
    <w:p w:rsidR="00FD5770" w:rsidRDefault="00FD5770" w:rsidP="00FD5770">
      <w:pPr>
        <w:pStyle w:val="a5"/>
      </w:pPr>
      <w:r>
        <w:t>[44]</w:t>
      </w:r>
      <w:r>
        <w:tab/>
        <w:t>Lenstra J K, Kan A H G R, Brucker P. Complexity of machine scheduling problems[J]. Annals of Discrete Mathematics, 1977, 1: 343–362.</w:t>
      </w:r>
    </w:p>
    <w:p w:rsidR="00FD5770" w:rsidRDefault="00FD5770" w:rsidP="00FD5770">
      <w:pPr>
        <w:pStyle w:val="a5"/>
      </w:pPr>
      <w:r>
        <w:t>[45]</w:t>
      </w:r>
      <w:r>
        <w:tab/>
        <w:t>Duman E, Uysal M, Alkaya A F. Migrating Birds Optimization: A new metaheuristic approach and its performance on quadratic assignment problem[J]. Information Sciences, 2012, 217: 65–77.</w:t>
      </w:r>
    </w:p>
    <w:p w:rsidR="00FD5770" w:rsidRDefault="00FD5770" w:rsidP="00FD5770">
      <w:pPr>
        <w:pStyle w:val="a5"/>
      </w:pPr>
      <w:r>
        <w:t>[46]</w:t>
      </w:r>
      <w:r>
        <w:tab/>
        <w:t>Benkalai I, Rebaine D, Gagné C, et al. Improving the migrating birds optimization metaheuristic for the permutation flow shop with sequence-dependent set-up times[J]. International Journal of Production Research, 2017, 55(20): 6145–6157.</w:t>
      </w:r>
    </w:p>
    <w:p w:rsidR="00FD5770" w:rsidRDefault="00FD5770" w:rsidP="00FD5770">
      <w:pPr>
        <w:pStyle w:val="a5"/>
      </w:pPr>
      <w:r>
        <w:t>[47]</w:t>
      </w:r>
      <w:r>
        <w:tab/>
        <w:t>Gao K Z, Suganthan P N, Chua T J. An enhanced migrating birds optimization algorithm for no-wait flow shop scheduling problem[A]. 2013 IEEE Symposium on Computational Intelligence in Scheduling (CISched)[C]. IEEE, 2013: 9–13.</w:t>
      </w:r>
    </w:p>
    <w:p w:rsidR="00FD5770" w:rsidRDefault="00FD5770" w:rsidP="00FD5770">
      <w:pPr>
        <w:pStyle w:val="a5"/>
      </w:pPr>
      <w:r>
        <w:t>[48]</w:t>
      </w:r>
      <w:r>
        <w:tab/>
        <w:t>Pan Q K, Dong Y. An improved migrating birds optimisation for a hybrid flowshop scheduling with total flowtime minimisation[J]. Information Sciences, 2014, 277: 643–655.</w:t>
      </w:r>
    </w:p>
    <w:p w:rsidR="00FD5770" w:rsidRDefault="00FD5770" w:rsidP="00FD5770">
      <w:pPr>
        <w:pStyle w:val="a5"/>
      </w:pPr>
      <w:r>
        <w:lastRenderedPageBreak/>
        <w:t>[49]</w:t>
      </w:r>
      <w:r>
        <w:tab/>
        <w:t>Duman E, Elikucuk I. Solving credit card fraud detection problem by the new metaheuristics migrating birds optimization[A]. International Work-Conference on Artificial Neural Networks[C]. Berlin: Springer, 2013: 62–71.</w:t>
      </w:r>
    </w:p>
    <w:p w:rsidR="00FD5770" w:rsidRDefault="00FD5770" w:rsidP="00FD5770">
      <w:pPr>
        <w:pStyle w:val="a5"/>
      </w:pPr>
      <w:r>
        <w:t>[50]</w:t>
      </w:r>
      <w:r>
        <w:tab/>
        <w:t>Soto R, Crawford B, Almonacid B. Efficient leader exchange for Migrating Birds Optimization when solving machine-part cell formation problems[A]. 2016 11th Iberian Conference on Information Systems and Technologies (CISTI)[C]. IEEE, 2016: 1–7.</w:t>
      </w:r>
    </w:p>
    <w:p w:rsidR="00FD5770" w:rsidRDefault="00FD5770" w:rsidP="00FD5770">
      <w:pPr>
        <w:pStyle w:val="a5"/>
      </w:pPr>
      <w:r>
        <w:t>[51]</w:t>
      </w:r>
      <w:r>
        <w:tab/>
        <w:t>Gao L, Pan Q K. A shuffled multi-swarm micro-migrating birds optimizer for a multi-resource-constrained flexible job shop scheduling problem[J]. Information Sciences, 2016, 372: 655–676.</w:t>
      </w:r>
    </w:p>
    <w:p w:rsidR="00FD5770" w:rsidRDefault="00FD5770" w:rsidP="00FD5770">
      <w:pPr>
        <w:pStyle w:val="a5"/>
      </w:pPr>
      <w:r>
        <w:t>[52]</w:t>
      </w:r>
      <w:r>
        <w:tab/>
        <w:t>Almonacid B, Soto R, Crawford B. Comparing three simple ways of generating neighboring solutions when solving the cell formation problem using two versions of migrating birds optimization[A]. 2017 17th International Conference on Computational Science and Its Applications (ICCSA)[C]. IEEE, 2017: 1–9.</w:t>
      </w:r>
    </w:p>
    <w:p w:rsidR="00FD5770" w:rsidRDefault="00FD5770" w:rsidP="00FD5770">
      <w:pPr>
        <w:pStyle w:val="a5"/>
      </w:pPr>
      <w:r>
        <w:t>[53]</w:t>
      </w:r>
      <w:r>
        <w:tab/>
        <w:t>Oz D. An improvement on the Migrating Birds Optimization with a problem-specific neighboring function for the multi-objective task allocation problem[J]. Expert Systems with Applications, 2017, 67: 304–311.</w:t>
      </w:r>
    </w:p>
    <w:p w:rsidR="00FD5770" w:rsidRDefault="00FD5770" w:rsidP="00FD5770">
      <w:pPr>
        <w:pStyle w:val="a5"/>
      </w:pPr>
      <w:r>
        <w:t>[54]</w:t>
      </w:r>
      <w:r>
        <w:tab/>
        <w:t>Sioud A, Gagné C. Enhanced migrating birds optimization algorithm for the permutation flow shop problem with sequence dependent setup times[J]. European Journal of Operational Research, 2018, 264(1): 66–73.</w:t>
      </w:r>
    </w:p>
    <w:p w:rsidR="00FD5770" w:rsidRDefault="00FD5770" w:rsidP="00FD5770">
      <w:pPr>
        <w:pStyle w:val="a5"/>
      </w:pPr>
      <w:r>
        <w:t>[55]</w:t>
      </w:r>
      <w:r>
        <w:tab/>
        <w:t>Lalla-Ruiz E, Armas J D, Expósito Izquierdo C, et al. Multi-Leader Migrating Birds Optimization: A novel nature-inspired metaheuristic for combinatorial problems[J]. International Journal of Bio-Inspired Computation, 2017, 10(4): 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6]</w:t>
      </w:r>
      <w:r>
        <w:rPr>
          <w:rFonts w:hint="eastAsia"/>
        </w:rPr>
        <w:tab/>
      </w:r>
      <w:r>
        <w:rPr>
          <w:rFonts w:hint="eastAsia"/>
        </w:rPr>
        <w:t>孙志峻</w:t>
      </w:r>
      <w:r>
        <w:rPr>
          <w:rFonts w:hint="eastAsia"/>
        </w:rPr>
        <w:t xml:space="preserve">, </w:t>
      </w:r>
      <w:r>
        <w:rPr>
          <w:rFonts w:hint="eastAsia"/>
        </w:rPr>
        <w:t>安进</w:t>
      </w:r>
      <w:r>
        <w:rPr>
          <w:rFonts w:hint="eastAsia"/>
        </w:rPr>
        <w:t xml:space="preserve">, </w:t>
      </w:r>
      <w:r>
        <w:rPr>
          <w:rFonts w:hint="eastAsia"/>
        </w:rPr>
        <w:t>黄卫清</w:t>
      </w:r>
      <w:r>
        <w:rPr>
          <w:rFonts w:hint="eastAsia"/>
        </w:rPr>
        <w:t xml:space="preserve">. </w:t>
      </w:r>
      <w:r>
        <w:rPr>
          <w:rFonts w:hint="eastAsia"/>
        </w:rPr>
        <w:t>作业车间多工艺路线批量作业计划优化</w:t>
      </w:r>
      <w:r>
        <w:rPr>
          <w:rFonts w:hint="eastAsia"/>
        </w:rPr>
        <w:t xml:space="preserve">[J]. </w:t>
      </w:r>
      <w:r>
        <w:rPr>
          <w:rFonts w:hint="eastAsia"/>
        </w:rPr>
        <w:t>中国机械工程</w:t>
      </w:r>
      <w:r>
        <w:rPr>
          <w:rFonts w:hint="eastAsia"/>
        </w:rPr>
        <w:t>, 2006, 19(2): 183</w:t>
      </w:r>
      <w:r>
        <w:rPr>
          <w:rFonts w:hint="eastAsia"/>
        </w:rPr>
        <w:t>–</w:t>
      </w:r>
      <w:r>
        <w:rPr>
          <w:rFonts w:hint="eastAsia"/>
        </w:rPr>
        <w:t>187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7]</w:t>
      </w:r>
      <w:r>
        <w:rPr>
          <w:rFonts w:hint="eastAsia"/>
        </w:rPr>
        <w:tab/>
      </w:r>
      <w:r>
        <w:rPr>
          <w:rFonts w:hint="eastAsia"/>
        </w:rPr>
        <w:t>王万良</w:t>
      </w:r>
      <w:r>
        <w:rPr>
          <w:rFonts w:hint="eastAsia"/>
        </w:rPr>
        <w:t xml:space="preserve">, </w:t>
      </w:r>
      <w:r>
        <w:rPr>
          <w:rFonts w:hint="eastAsia"/>
        </w:rPr>
        <w:t>范丽霞</w:t>
      </w:r>
      <w:r>
        <w:rPr>
          <w:rFonts w:hint="eastAsia"/>
        </w:rPr>
        <w:t xml:space="preserve">, </w:t>
      </w:r>
      <w:r>
        <w:rPr>
          <w:rFonts w:hint="eastAsia"/>
        </w:rPr>
        <w:t>徐新丽</w:t>
      </w:r>
      <w:r>
        <w:rPr>
          <w:rFonts w:hint="eastAsia"/>
        </w:rPr>
        <w:t xml:space="preserve">, et al. </w:t>
      </w:r>
      <w:r>
        <w:rPr>
          <w:rFonts w:hint="eastAsia"/>
        </w:rPr>
        <w:t>多目标差分进化算法求解柔性作业车间批量调度问题</w:t>
      </w:r>
      <w:r>
        <w:rPr>
          <w:rFonts w:hint="eastAsia"/>
        </w:rPr>
        <w:t>[J]. 2013, 19(10): 2481</w:t>
      </w:r>
      <w:r>
        <w:rPr>
          <w:rFonts w:hint="eastAsia"/>
        </w:rPr>
        <w:t>–</w:t>
      </w:r>
      <w:r>
        <w:rPr>
          <w:rFonts w:hint="eastAsia"/>
        </w:rPr>
        <w:t>2492.</w:t>
      </w:r>
    </w:p>
    <w:p w:rsidR="00FD5770" w:rsidRDefault="00FD5770" w:rsidP="00FD5770">
      <w:pPr>
        <w:pStyle w:val="a5"/>
      </w:pPr>
      <w:r>
        <w:t>[58]</w:t>
      </w:r>
      <w:r>
        <w:tab/>
        <w:t xml:space="preserve">Yang X, Fan L, Li L, et al. Hybrid Discrete Differential Evolution Algorithm for Lot Splitting with Capacity Constraints in Flexible Job </w:t>
      </w:r>
      <w:r>
        <w:lastRenderedPageBreak/>
        <w:t>Scheduling[J]. Mathematical Problems in Engineering, 2013: 1–10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9]</w:t>
      </w:r>
      <w:r>
        <w:rPr>
          <w:rFonts w:hint="eastAsia"/>
        </w:rPr>
        <w:tab/>
      </w:r>
      <w:r>
        <w:rPr>
          <w:rFonts w:hint="eastAsia"/>
        </w:rPr>
        <w:t>王云</w:t>
      </w:r>
      <w:r>
        <w:rPr>
          <w:rFonts w:hint="eastAsia"/>
        </w:rPr>
        <w:t xml:space="preserve">, </w:t>
      </w:r>
      <w:r>
        <w:rPr>
          <w:rFonts w:hint="eastAsia"/>
        </w:rPr>
        <w:t>冯毅雄</w:t>
      </w:r>
      <w:r>
        <w:rPr>
          <w:rFonts w:hint="eastAsia"/>
        </w:rPr>
        <w:t xml:space="preserve">, </w:t>
      </w:r>
      <w:r>
        <w:rPr>
          <w:rFonts w:hint="eastAsia"/>
        </w:rPr>
        <w:t>谭建荣</w:t>
      </w:r>
      <w:r>
        <w:rPr>
          <w:rFonts w:hint="eastAsia"/>
        </w:rPr>
        <w:t xml:space="preserve">, et al. </w:t>
      </w:r>
      <w:r>
        <w:rPr>
          <w:rFonts w:hint="eastAsia"/>
        </w:rPr>
        <w:t>柔性作业车间分批调度多目标优化方法</w:t>
      </w:r>
      <w:r>
        <w:rPr>
          <w:rFonts w:hint="eastAsia"/>
        </w:rPr>
        <w:t xml:space="preserve">[J]. </w:t>
      </w:r>
      <w:r>
        <w:rPr>
          <w:rFonts w:hint="eastAsia"/>
        </w:rPr>
        <w:t>浙江大学学报（工学版）</w:t>
      </w:r>
      <w:r>
        <w:rPr>
          <w:rFonts w:hint="eastAsia"/>
        </w:rPr>
        <w:t>, 2011, 45(4): 719</w:t>
      </w:r>
      <w:r>
        <w:rPr>
          <w:rFonts w:hint="eastAsia"/>
        </w:rPr>
        <w:t>–</w:t>
      </w:r>
      <w:r>
        <w:rPr>
          <w:rFonts w:hint="eastAsia"/>
        </w:rPr>
        <w:t>764.</w:t>
      </w:r>
    </w:p>
    <w:p w:rsidR="00FD5770" w:rsidRDefault="00FD5770" w:rsidP="00FD5770">
      <w:pPr>
        <w:pStyle w:val="a5"/>
      </w:pPr>
      <w:r>
        <w:t>[60]</w:t>
      </w:r>
      <w:r>
        <w:tab/>
        <w:t>Defersha F M, Chen M. Jobshop lot streaming with routing flexibility, sequence-dependent setups, machine release dates and lag time[J]. International Journal of Production Research, 2012, 50(8): 2331–2352.</w:t>
      </w:r>
    </w:p>
    <w:p w:rsidR="00FD5770" w:rsidRDefault="00FD5770" w:rsidP="00FD5770">
      <w:pPr>
        <w:pStyle w:val="a5"/>
      </w:pPr>
      <w:r>
        <w:t>[61]</w:t>
      </w:r>
      <w:r>
        <w:tab/>
        <w:t>Wong T C, Ngan S C. A comparison of hybrid genetic algorithm and hybrid particle swarm optimization to minimize makespan for assembly job shop[J]. Applied Soft Computing Journal, 2013, 13(3): 1391–1399.</w:t>
      </w:r>
    </w:p>
    <w:p w:rsidR="00FD5770" w:rsidRDefault="00FD5770" w:rsidP="00FD5770">
      <w:pPr>
        <w:pStyle w:val="a5"/>
      </w:pPr>
      <w:r>
        <w:t>[62]</w:t>
      </w:r>
      <w:r>
        <w:tab/>
        <w:t>Davis L. Job Shop Scheduling with Genetic Algorithms[A]. Proceedings of an international conference on genetic algorithms and their applications[C]. 1985: 136–140.</w:t>
      </w:r>
    </w:p>
    <w:p w:rsidR="00FD5770" w:rsidRDefault="00FD5770" w:rsidP="00FD5770">
      <w:pPr>
        <w:pStyle w:val="a5"/>
      </w:pPr>
      <w:r>
        <w:t>[63]</w:t>
      </w:r>
      <w:r>
        <w:tab/>
        <w:t>Ponnambalam S G, Aravindan P, Rao P S. Comparative evaluation of genetic algorithms for job-shop scheduling[J]. Production Planning and Control, 2001, 12(6): 560–574.</w:t>
      </w:r>
    </w:p>
    <w:p w:rsidR="00FD5770" w:rsidRDefault="00FD5770" w:rsidP="00FD5770">
      <w:pPr>
        <w:pStyle w:val="a5"/>
      </w:pPr>
      <w:r>
        <w:t>[64]</w:t>
      </w:r>
      <w:r>
        <w:tab/>
        <w:t>Giffler B, Thompson G L. Algorithms for solving production-scheduling problems[J]. Operations Research, 1959, 8(4): 487–503.</w:t>
      </w:r>
    </w:p>
    <w:p w:rsidR="00FD5770" w:rsidRDefault="00FD5770" w:rsidP="00FD5770">
      <w:pPr>
        <w:pStyle w:val="a5"/>
        <w:rPr>
          <w:rFonts w:hint="eastAsia"/>
        </w:rPr>
      </w:pPr>
      <w:r>
        <w:t>[65]</w:t>
      </w:r>
      <w:r>
        <w:tab/>
        <w:t xml:space="preserve">Lei D. A Pareto archive particle swarm </w:t>
      </w:r>
      <w:r>
        <w:rPr>
          <w:rFonts w:hint="eastAsia"/>
        </w:rPr>
        <w:t>[1]</w:t>
      </w:r>
      <w:r>
        <w:rPr>
          <w:rFonts w:hint="eastAsia"/>
        </w:rPr>
        <w:tab/>
      </w:r>
      <w:r>
        <w:rPr>
          <w:rFonts w:hint="eastAsia"/>
        </w:rPr>
        <w:t>许金钩</w:t>
      </w:r>
      <w:r>
        <w:rPr>
          <w:rFonts w:hint="eastAsia"/>
        </w:rPr>
        <w:t xml:space="preserve">, </w:t>
      </w:r>
      <w:r>
        <w:rPr>
          <w:rFonts w:hint="eastAsia"/>
        </w:rPr>
        <w:t>王尊本</w:t>
      </w:r>
      <w:r>
        <w:rPr>
          <w:rFonts w:hint="eastAsia"/>
        </w:rPr>
        <w:t xml:space="preserve">. </w:t>
      </w:r>
      <w:r>
        <w:rPr>
          <w:rFonts w:hint="eastAsia"/>
        </w:rPr>
        <w:t>荧光分析法</w:t>
      </w:r>
      <w:r>
        <w:rPr>
          <w:rFonts w:hint="eastAsia"/>
        </w:rPr>
        <w:t xml:space="preserve">[M]. </w:t>
      </w:r>
      <w:r>
        <w:rPr>
          <w:rFonts w:hint="eastAsia"/>
        </w:rPr>
        <w:t>北京</w:t>
      </w:r>
      <w:r>
        <w:rPr>
          <w:rFonts w:hint="eastAsia"/>
        </w:rPr>
        <w:t xml:space="preserve">: </w:t>
      </w:r>
      <w:r>
        <w:rPr>
          <w:rFonts w:hint="eastAsia"/>
        </w:rPr>
        <w:t>科学出版社</w:t>
      </w:r>
      <w:r>
        <w:rPr>
          <w:rFonts w:hint="eastAsia"/>
        </w:rPr>
        <w:t>, 2006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2]</w:t>
      </w:r>
      <w:r>
        <w:rPr>
          <w:rFonts w:hint="eastAsia"/>
        </w:rPr>
        <w:tab/>
      </w:r>
      <w:r>
        <w:rPr>
          <w:rFonts w:hint="eastAsia"/>
        </w:rPr>
        <w:t>程绍钧</w:t>
      </w:r>
      <w:r>
        <w:rPr>
          <w:rFonts w:hint="eastAsia"/>
        </w:rPr>
        <w:t xml:space="preserve">, </w:t>
      </w:r>
      <w:r>
        <w:rPr>
          <w:rFonts w:hint="eastAsia"/>
        </w:rPr>
        <w:t>余裕民</w:t>
      </w:r>
      <w:r>
        <w:rPr>
          <w:rFonts w:hint="eastAsia"/>
        </w:rPr>
        <w:t xml:space="preserve">. </w:t>
      </w:r>
      <w:r>
        <w:rPr>
          <w:rFonts w:hint="eastAsia"/>
        </w:rPr>
        <w:t>检验核医学</w:t>
      </w:r>
      <w:r>
        <w:rPr>
          <w:rFonts w:hint="eastAsia"/>
        </w:rPr>
        <w:t xml:space="preserve">[M]. </w:t>
      </w:r>
      <w:r>
        <w:rPr>
          <w:rFonts w:hint="eastAsia"/>
        </w:rPr>
        <w:t>重庆</w:t>
      </w:r>
      <w:r>
        <w:rPr>
          <w:rFonts w:hint="eastAsia"/>
        </w:rPr>
        <w:t xml:space="preserve">: </w:t>
      </w:r>
      <w:r>
        <w:rPr>
          <w:rFonts w:hint="eastAsia"/>
        </w:rPr>
        <w:t>重庆大学出版社</w:t>
      </w:r>
      <w:r>
        <w:rPr>
          <w:rFonts w:hint="eastAsia"/>
        </w:rPr>
        <w:t>, 200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3]</w:t>
      </w:r>
      <w:r>
        <w:rPr>
          <w:rFonts w:hint="eastAsia"/>
        </w:rPr>
        <w:tab/>
      </w:r>
      <w:r>
        <w:rPr>
          <w:rFonts w:hint="eastAsia"/>
        </w:rPr>
        <w:t>贺淹才</w:t>
      </w:r>
      <w:r>
        <w:rPr>
          <w:rFonts w:hint="eastAsia"/>
        </w:rPr>
        <w:t xml:space="preserve">. </w:t>
      </w:r>
      <w:r>
        <w:rPr>
          <w:rFonts w:hint="eastAsia"/>
        </w:rPr>
        <w:t>基因工程概论</w:t>
      </w:r>
      <w:r>
        <w:rPr>
          <w:rFonts w:hint="eastAsia"/>
        </w:rPr>
        <w:t xml:space="preserve">[M]. </w:t>
      </w:r>
      <w:r>
        <w:rPr>
          <w:rFonts w:hint="eastAsia"/>
        </w:rPr>
        <w:t>北京</w:t>
      </w:r>
      <w:r>
        <w:rPr>
          <w:rFonts w:hint="eastAsia"/>
        </w:rPr>
        <w:t xml:space="preserve">: </w:t>
      </w:r>
      <w:r>
        <w:rPr>
          <w:rFonts w:hint="eastAsia"/>
        </w:rPr>
        <w:t>清华大学出版社</w:t>
      </w:r>
      <w:r>
        <w:rPr>
          <w:rFonts w:hint="eastAsia"/>
        </w:rPr>
        <w:t>, 2008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4]</w:t>
      </w:r>
      <w:r>
        <w:rPr>
          <w:rFonts w:hint="eastAsia"/>
        </w:rPr>
        <w:tab/>
      </w:r>
      <w:r>
        <w:rPr>
          <w:rFonts w:hint="eastAsia"/>
        </w:rPr>
        <w:t>李延斌</w:t>
      </w:r>
      <w:r>
        <w:rPr>
          <w:rFonts w:hint="eastAsia"/>
        </w:rPr>
        <w:t xml:space="preserve">, </w:t>
      </w:r>
      <w:r>
        <w:rPr>
          <w:rFonts w:hint="eastAsia"/>
        </w:rPr>
        <w:t>孙志华</w:t>
      </w:r>
      <w:r>
        <w:rPr>
          <w:rFonts w:hint="eastAsia"/>
        </w:rPr>
        <w:t xml:space="preserve">. </w:t>
      </w:r>
      <w:r>
        <w:rPr>
          <w:rFonts w:hint="eastAsia"/>
        </w:rPr>
        <w:t>全自动生化分析仪的分类、结构和选购</w:t>
      </w:r>
      <w:r>
        <w:rPr>
          <w:rFonts w:hint="eastAsia"/>
        </w:rPr>
        <w:t xml:space="preserve">[J]. </w:t>
      </w:r>
      <w:r>
        <w:rPr>
          <w:rFonts w:hint="eastAsia"/>
        </w:rPr>
        <w:t>中国医疗器械信息</w:t>
      </w:r>
      <w:r>
        <w:rPr>
          <w:rFonts w:hint="eastAsia"/>
        </w:rPr>
        <w:t>, 2008, 14(3): 34</w:t>
      </w:r>
      <w:r>
        <w:rPr>
          <w:rFonts w:hint="eastAsia"/>
        </w:rPr>
        <w:t>–</w:t>
      </w:r>
      <w:r>
        <w:rPr>
          <w:rFonts w:hint="eastAsia"/>
        </w:rPr>
        <w:t>40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]</w:t>
      </w:r>
      <w:r>
        <w:rPr>
          <w:rFonts w:hint="eastAsia"/>
        </w:rPr>
        <w:tab/>
      </w:r>
      <w:r>
        <w:rPr>
          <w:rFonts w:hint="eastAsia"/>
        </w:rPr>
        <w:t>王炜</w:t>
      </w:r>
      <w:r>
        <w:rPr>
          <w:rFonts w:hint="eastAsia"/>
        </w:rPr>
        <w:t xml:space="preserve">. </w:t>
      </w:r>
      <w:r>
        <w:rPr>
          <w:rFonts w:hint="eastAsia"/>
        </w:rPr>
        <w:t>全自动生化分析仪关键技术进展</w:t>
      </w:r>
      <w:r>
        <w:rPr>
          <w:rFonts w:hint="eastAsia"/>
        </w:rPr>
        <w:t xml:space="preserve">[J]. </w:t>
      </w:r>
      <w:r>
        <w:rPr>
          <w:rFonts w:hint="eastAsia"/>
        </w:rPr>
        <w:t>中国医疗器械信息</w:t>
      </w:r>
      <w:r>
        <w:rPr>
          <w:rFonts w:hint="eastAsia"/>
        </w:rPr>
        <w:t>, 2010, 16(12): 18</w:t>
      </w:r>
      <w:r>
        <w:rPr>
          <w:rFonts w:hint="eastAsia"/>
        </w:rPr>
        <w:t>–</w:t>
      </w:r>
      <w:r>
        <w:rPr>
          <w:rFonts w:hint="eastAsia"/>
        </w:rPr>
        <w:t>19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6]</w:t>
      </w:r>
      <w:r>
        <w:rPr>
          <w:rFonts w:hint="eastAsia"/>
        </w:rPr>
        <w:tab/>
      </w:r>
      <w:r>
        <w:rPr>
          <w:rFonts w:hint="eastAsia"/>
        </w:rPr>
        <w:t>刘志辉</w:t>
      </w:r>
      <w:r>
        <w:rPr>
          <w:rFonts w:hint="eastAsia"/>
        </w:rPr>
        <w:t xml:space="preserve">, </w:t>
      </w:r>
      <w:r>
        <w:rPr>
          <w:rFonts w:hint="eastAsia"/>
        </w:rPr>
        <w:t>葛秀君</w:t>
      </w:r>
      <w:r>
        <w:rPr>
          <w:rFonts w:hint="eastAsia"/>
        </w:rPr>
        <w:t xml:space="preserve">, </w:t>
      </w:r>
      <w:r>
        <w:rPr>
          <w:rFonts w:hint="eastAsia"/>
        </w:rPr>
        <w:t>朱海龙</w:t>
      </w:r>
      <w:r>
        <w:rPr>
          <w:rFonts w:hint="eastAsia"/>
        </w:rPr>
        <w:t xml:space="preserve">. </w:t>
      </w:r>
      <w:r>
        <w:rPr>
          <w:rFonts w:hint="eastAsia"/>
        </w:rPr>
        <w:t>进板顺序及洗涤模式对</w:t>
      </w:r>
      <w:r>
        <w:rPr>
          <w:rFonts w:hint="eastAsia"/>
        </w:rPr>
        <w:t>FAME</w:t>
      </w:r>
      <w:r>
        <w:rPr>
          <w:rFonts w:hint="eastAsia"/>
        </w:rPr>
        <w:t>全自动酶免分析系统检测乙型肝炎标志物效率的影响</w:t>
      </w:r>
      <w:r>
        <w:rPr>
          <w:rFonts w:hint="eastAsia"/>
        </w:rPr>
        <w:t xml:space="preserve">[J]. </w:t>
      </w:r>
      <w:r>
        <w:rPr>
          <w:rFonts w:hint="eastAsia"/>
        </w:rPr>
        <w:t>现代医药卫生</w:t>
      </w:r>
      <w:r>
        <w:rPr>
          <w:rFonts w:hint="eastAsia"/>
        </w:rPr>
        <w:t>, 2010, 26(1): 51</w:t>
      </w:r>
      <w:r>
        <w:rPr>
          <w:rFonts w:hint="eastAsia"/>
        </w:rPr>
        <w:t>–</w:t>
      </w:r>
      <w:r>
        <w:rPr>
          <w:rFonts w:hint="eastAsia"/>
        </w:rPr>
        <w:t>52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7]</w:t>
      </w:r>
      <w:r>
        <w:rPr>
          <w:rFonts w:hint="eastAsia"/>
        </w:rPr>
        <w:tab/>
      </w:r>
      <w:r>
        <w:rPr>
          <w:rFonts w:hint="eastAsia"/>
        </w:rPr>
        <w:t>谷成祥</w:t>
      </w:r>
      <w:r>
        <w:rPr>
          <w:rFonts w:hint="eastAsia"/>
        </w:rPr>
        <w:t xml:space="preserve">. </w:t>
      </w:r>
      <w:r>
        <w:rPr>
          <w:rFonts w:hint="eastAsia"/>
        </w:rPr>
        <w:t>全自动酶免疫分析系统检测乙型肝炎标志物的工作模式的优化研究</w:t>
      </w:r>
      <w:r>
        <w:rPr>
          <w:rFonts w:hint="eastAsia"/>
        </w:rPr>
        <w:t xml:space="preserve">[J]. </w:t>
      </w:r>
      <w:r>
        <w:rPr>
          <w:rFonts w:hint="eastAsia"/>
        </w:rPr>
        <w:t>检验医学</w:t>
      </w:r>
      <w:r>
        <w:rPr>
          <w:rFonts w:hint="eastAsia"/>
        </w:rPr>
        <w:t>, 2006, 21(1): 78</w:t>
      </w:r>
      <w:r>
        <w:rPr>
          <w:rFonts w:hint="eastAsia"/>
        </w:rPr>
        <w:t>–</w:t>
      </w:r>
      <w:r>
        <w:rPr>
          <w:rFonts w:hint="eastAsia"/>
        </w:rPr>
        <w:t>8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8]</w:t>
      </w:r>
      <w:r>
        <w:rPr>
          <w:rFonts w:hint="eastAsia"/>
        </w:rPr>
        <w:tab/>
      </w:r>
      <w:r>
        <w:rPr>
          <w:rFonts w:hint="eastAsia"/>
        </w:rPr>
        <w:t>杨勇毅</w:t>
      </w:r>
      <w:r>
        <w:rPr>
          <w:rFonts w:hint="eastAsia"/>
        </w:rPr>
        <w:t xml:space="preserve">, </w:t>
      </w:r>
      <w:r>
        <w:rPr>
          <w:rFonts w:hint="eastAsia"/>
        </w:rPr>
        <w:t>王军</w:t>
      </w:r>
      <w:r>
        <w:rPr>
          <w:rFonts w:hint="eastAsia"/>
        </w:rPr>
        <w:t xml:space="preserve">, </w:t>
      </w:r>
      <w:r>
        <w:rPr>
          <w:rFonts w:hint="eastAsia"/>
        </w:rPr>
        <w:t>罗蓉</w:t>
      </w:r>
      <w:r>
        <w:rPr>
          <w:rFonts w:hint="eastAsia"/>
        </w:rPr>
        <w:t xml:space="preserve">. </w:t>
      </w:r>
      <w:r>
        <w:rPr>
          <w:rFonts w:hint="eastAsia"/>
        </w:rPr>
        <w:t>全自动酶免分析系统工作流程的优化</w:t>
      </w:r>
      <w:r>
        <w:rPr>
          <w:rFonts w:hint="eastAsia"/>
        </w:rPr>
        <w:t xml:space="preserve">[J]. </w:t>
      </w:r>
      <w:r>
        <w:rPr>
          <w:rFonts w:hint="eastAsia"/>
        </w:rPr>
        <w:t>中国</w:t>
      </w:r>
      <w:r>
        <w:rPr>
          <w:rFonts w:hint="eastAsia"/>
        </w:rPr>
        <w:lastRenderedPageBreak/>
        <w:t>输血杂志</w:t>
      </w:r>
      <w:r>
        <w:rPr>
          <w:rFonts w:hint="eastAsia"/>
        </w:rPr>
        <w:t>, 2007, 20(2): 133</w:t>
      </w:r>
      <w:r>
        <w:rPr>
          <w:rFonts w:hint="eastAsia"/>
        </w:rPr>
        <w:t>–</w:t>
      </w:r>
      <w:r>
        <w:rPr>
          <w:rFonts w:hint="eastAsia"/>
        </w:rPr>
        <w:t>135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9]</w:t>
      </w:r>
      <w:r>
        <w:rPr>
          <w:rFonts w:hint="eastAsia"/>
        </w:rPr>
        <w:tab/>
      </w:r>
      <w:r>
        <w:rPr>
          <w:rFonts w:hint="eastAsia"/>
        </w:rPr>
        <w:t>张晶</w:t>
      </w:r>
      <w:r>
        <w:rPr>
          <w:rFonts w:hint="eastAsia"/>
        </w:rPr>
        <w:t xml:space="preserve">, </w:t>
      </w:r>
      <w:r>
        <w:rPr>
          <w:rFonts w:hint="eastAsia"/>
        </w:rPr>
        <w:t>祝连庆</w:t>
      </w:r>
      <w:r>
        <w:rPr>
          <w:rFonts w:hint="eastAsia"/>
        </w:rPr>
        <w:t xml:space="preserve">, </w:t>
      </w:r>
      <w:r>
        <w:rPr>
          <w:rFonts w:hint="eastAsia"/>
        </w:rPr>
        <w:t>王君</w:t>
      </w:r>
      <w:r>
        <w:rPr>
          <w:rFonts w:hint="eastAsia"/>
        </w:rPr>
        <w:t xml:space="preserve">, et al. </w:t>
      </w:r>
      <w:r>
        <w:rPr>
          <w:rFonts w:hint="eastAsia"/>
        </w:rPr>
        <w:t>一种全自动酶免分析仪多任务调度方法</w:t>
      </w:r>
      <w:r>
        <w:rPr>
          <w:rFonts w:hint="eastAsia"/>
        </w:rPr>
        <w:t xml:space="preserve">[J]. </w:t>
      </w:r>
      <w:r>
        <w:rPr>
          <w:rFonts w:hint="eastAsia"/>
        </w:rPr>
        <w:t>计算机仿真</w:t>
      </w:r>
      <w:r>
        <w:rPr>
          <w:rFonts w:hint="eastAsia"/>
        </w:rPr>
        <w:t>, 2014, 31(6): 4</w:t>
      </w:r>
      <w:r>
        <w:rPr>
          <w:rFonts w:hint="eastAsia"/>
        </w:rPr>
        <w:t>–</w:t>
      </w:r>
      <w:r>
        <w:rPr>
          <w:rFonts w:hint="eastAsia"/>
        </w:rPr>
        <w:t>8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10]</w:t>
      </w:r>
      <w:r>
        <w:rPr>
          <w:rFonts w:hint="eastAsia"/>
        </w:rPr>
        <w:tab/>
      </w:r>
      <w:r>
        <w:rPr>
          <w:rFonts w:hint="eastAsia"/>
        </w:rPr>
        <w:t>姚勇</w:t>
      </w:r>
      <w:r>
        <w:rPr>
          <w:rFonts w:hint="eastAsia"/>
        </w:rPr>
        <w:t xml:space="preserve">, </w:t>
      </w:r>
      <w:r>
        <w:rPr>
          <w:rFonts w:hint="eastAsia"/>
        </w:rPr>
        <w:t>相恒泉</w:t>
      </w:r>
      <w:r>
        <w:rPr>
          <w:rFonts w:hint="eastAsia"/>
        </w:rPr>
        <w:t xml:space="preserve">, </w:t>
      </w:r>
      <w:r>
        <w:rPr>
          <w:rFonts w:hint="eastAsia"/>
        </w:rPr>
        <w:t>石圆圆</w:t>
      </w:r>
      <w:r>
        <w:rPr>
          <w:rFonts w:hint="eastAsia"/>
        </w:rPr>
        <w:t xml:space="preserve">. </w:t>
      </w:r>
      <w:r>
        <w:rPr>
          <w:rFonts w:hint="eastAsia"/>
        </w:rPr>
        <w:t>全自动酶免分析系统与手工操作方法的应用比较</w:t>
      </w:r>
      <w:r>
        <w:rPr>
          <w:rFonts w:hint="eastAsia"/>
        </w:rPr>
        <w:t xml:space="preserve">[J]. </w:t>
      </w:r>
      <w:r>
        <w:rPr>
          <w:rFonts w:hint="eastAsia"/>
        </w:rPr>
        <w:t>临床血液学杂志</w:t>
      </w:r>
      <w:r>
        <w:rPr>
          <w:rFonts w:hint="eastAsia"/>
        </w:rPr>
        <w:t>, 2012, 25(8): 482</w:t>
      </w:r>
      <w:r>
        <w:rPr>
          <w:rFonts w:hint="eastAsia"/>
        </w:rPr>
        <w:t>–</w:t>
      </w:r>
      <w:r>
        <w:rPr>
          <w:rFonts w:hint="eastAsia"/>
        </w:rPr>
        <w:t>487.</w:t>
      </w:r>
    </w:p>
    <w:p w:rsidR="00FD5770" w:rsidRDefault="00FD5770" w:rsidP="00FD5770">
      <w:pPr>
        <w:pStyle w:val="a5"/>
      </w:pPr>
      <w:r>
        <w:t>[11]</w:t>
      </w:r>
      <w:r>
        <w:tab/>
        <w:t>Dauzere-Peres Stephane, Lasserre J-B. Lot Streaming in Job-Shop Scheduling[J]. Operations Research, 1997, 45(4): 584–595.</w:t>
      </w:r>
    </w:p>
    <w:p w:rsidR="00FD5770" w:rsidRDefault="00FD5770" w:rsidP="00FD5770">
      <w:pPr>
        <w:pStyle w:val="a5"/>
      </w:pPr>
      <w:r>
        <w:t>[12]</w:t>
      </w:r>
      <w:r>
        <w:tab/>
        <w:t>Reiter S. A system for managing job-shop production[J]. The Journal of Business, 1966, 39(3): 371–393.</w:t>
      </w:r>
    </w:p>
    <w:p w:rsidR="00FD5770" w:rsidRDefault="00FD5770" w:rsidP="00FD5770">
      <w:pPr>
        <w:pStyle w:val="a5"/>
      </w:pPr>
      <w:r>
        <w:t>[13]</w:t>
      </w:r>
      <w:r>
        <w:tab/>
        <w:t>Low C, Hsu C M, Huang K I. Benefits of lot splitting in job-shop scheduling[J]. International Journal of Advanced Manufacturing Technology, 2004, 24(9–10): 773–780.</w:t>
      </w:r>
    </w:p>
    <w:p w:rsidR="00FD5770" w:rsidRDefault="00FD5770" w:rsidP="00FD5770">
      <w:pPr>
        <w:pStyle w:val="a5"/>
      </w:pPr>
      <w:r>
        <w:t>[14]</w:t>
      </w:r>
      <w:r>
        <w:tab/>
        <w:t>Chen J, Steiner G. On discrete lot streaming in no-wait flow shops[J]. IIE Transactions, 2003, 35(2): 91–101.</w:t>
      </w:r>
    </w:p>
    <w:p w:rsidR="00FD5770" w:rsidRDefault="00FD5770" w:rsidP="00FD5770">
      <w:pPr>
        <w:pStyle w:val="a5"/>
      </w:pPr>
      <w:r>
        <w:t>[15]</w:t>
      </w:r>
      <w:r>
        <w:tab/>
        <w:t>Kalir A A, Sarin S C. Optimal Solutions for the Single Batch, Flow Shop, Lot-streaming Problem with Equal Sublots[J]. Decision Sciences, 2007, 32(2): 387–398.</w:t>
      </w:r>
    </w:p>
    <w:p w:rsidR="00FD5770" w:rsidRDefault="00FD5770" w:rsidP="00FD5770">
      <w:pPr>
        <w:pStyle w:val="a5"/>
      </w:pPr>
      <w:r>
        <w:t>[16]</w:t>
      </w:r>
      <w:r>
        <w:tab/>
        <w:t>Liu J. Single-job lot streaming in m-1 two-stage hybrid flowshops[J]. European Journal of Operational Research, 2008, 187(3): 1171–1183.</w:t>
      </w:r>
    </w:p>
    <w:p w:rsidR="00FD5770" w:rsidRDefault="00FD5770" w:rsidP="00FD5770">
      <w:pPr>
        <w:pStyle w:val="a5"/>
      </w:pPr>
      <w:r>
        <w:t>[17]</w:t>
      </w:r>
      <w:r>
        <w:tab/>
        <w:t>Kim Y D, Shim S O, Kim S B, et al. Parallel machine scheduling considering a job-splitting property[J]. International Journal of Production Research, 2004, 42(21): 4531–4546.</w:t>
      </w:r>
    </w:p>
    <w:p w:rsidR="00FD5770" w:rsidRDefault="00FD5770" w:rsidP="00FD5770">
      <w:pPr>
        <w:pStyle w:val="a5"/>
      </w:pPr>
      <w:r>
        <w:t>[18]</w:t>
      </w:r>
      <w:r>
        <w:tab/>
        <w:t>Nait Tahar D, Yalaoui F, Chu C, et al. A linear programming approach for identical parallel machine scheduling with job splitting and sequence-dependent setup times[J]. International Journal of Production Economics, 2006, 99(1–2): 63–73.</w:t>
      </w:r>
    </w:p>
    <w:p w:rsidR="00FD5770" w:rsidRDefault="00FD5770" w:rsidP="00FD5770">
      <w:pPr>
        <w:pStyle w:val="a5"/>
      </w:pPr>
      <w:r>
        <w:t>[19]</w:t>
      </w:r>
      <w:r>
        <w:tab/>
        <w:t>Cheng M, Mukherjee N J, Sarin S C. A review of lot streaming[J]. International Journal of Production Research, Taylor &amp; Francis, 2013, 51(23–24): 7023–7046.</w:t>
      </w:r>
    </w:p>
    <w:p w:rsidR="00FD5770" w:rsidRDefault="00FD5770" w:rsidP="00FD5770">
      <w:pPr>
        <w:pStyle w:val="a5"/>
      </w:pPr>
      <w:r>
        <w:t>[20]</w:t>
      </w:r>
      <w:r>
        <w:tab/>
        <w:t>Lei D, Guo X. Scheduling job shop with lot streaming and transportation through a modified artificial bee colony[J]. International Journal of Production Research, 2013, 51(16): 4930–4941.</w:t>
      </w:r>
    </w:p>
    <w:p w:rsidR="00FD5770" w:rsidRDefault="00FD5770" w:rsidP="00FD5770">
      <w:pPr>
        <w:pStyle w:val="a5"/>
      </w:pPr>
      <w:r>
        <w:t>[21]</w:t>
      </w:r>
      <w:r>
        <w:tab/>
        <w:t xml:space="preserve">Defersha F M, Chen M. A coarse-grain parallel genetic algorithm for </w:t>
      </w:r>
      <w:r>
        <w:lastRenderedPageBreak/>
        <w:t>flexible job-shop scheduling with lot streaming[A]. 2009 International Conference on Computational Science and Engineering[C]. IEEE, 2009, 1: 201–208.</w:t>
      </w:r>
    </w:p>
    <w:p w:rsidR="00FD5770" w:rsidRDefault="00FD5770" w:rsidP="00FD5770">
      <w:pPr>
        <w:pStyle w:val="a5"/>
      </w:pPr>
      <w:r>
        <w:t>[22]</w:t>
      </w:r>
      <w:r>
        <w:tab/>
        <w:t>Defersha F M, Bayat Movahed S. Linear programming assisted (not embedded) genetic algorithm for flexible jobshop scheduling with lot streaming[J]. Computers and Industrial Engineering, 2018, 117: 319–335.</w:t>
      </w:r>
    </w:p>
    <w:p w:rsidR="00FD5770" w:rsidRDefault="00FD5770" w:rsidP="00FD5770">
      <w:pPr>
        <w:pStyle w:val="a5"/>
      </w:pPr>
      <w:r>
        <w:t>[23]</w:t>
      </w:r>
      <w:r>
        <w:tab/>
        <w:t>Maccarthy B L, Liu J. Addressing the Gap in Scheduling Research - a Review of Optimization and Heuristic Methods in Production Scheduling[J]. International Journal of Production Research, 1993, 31(1): 59–79.</w:t>
      </w:r>
    </w:p>
    <w:p w:rsidR="00FD5770" w:rsidRDefault="00FD5770" w:rsidP="00FD5770">
      <w:pPr>
        <w:pStyle w:val="a5"/>
      </w:pPr>
      <w:r>
        <w:t>[24]</w:t>
      </w:r>
      <w:r>
        <w:tab/>
        <w:t>Kodaganallur V, Sen A K, Mitra S. Application of graph search and genetic algorithms for the single machine scheduling problem with sequence-dependent setup times and quadratic penalty function of completion times[J]. Computers and Industrial Engineering, 2014, 67(1): 10–19.</w:t>
      </w:r>
    </w:p>
    <w:p w:rsidR="00FD5770" w:rsidRDefault="00FD5770" w:rsidP="00FD5770">
      <w:pPr>
        <w:pStyle w:val="a5"/>
      </w:pPr>
      <w:r>
        <w:t>[25]</w:t>
      </w:r>
      <w:r>
        <w:tab/>
        <w:t>Chakhlevitch K, Glass C A. Scheduling reentrant jobs on parallel machines with a remote server[J]. Computers and Operations Research, 2009, 36(9): 2580–2589.</w:t>
      </w:r>
    </w:p>
    <w:p w:rsidR="00FD5770" w:rsidRDefault="00FD5770" w:rsidP="00FD5770">
      <w:pPr>
        <w:pStyle w:val="a5"/>
      </w:pPr>
      <w:r>
        <w:t>[26]</w:t>
      </w:r>
      <w:r>
        <w:tab/>
        <w:t>Bargaoui H, Belkahla Driss O, Ghédira K. A novel chemical reaction optimization for the distributed permutation flowshop scheduling problem with makespan criterion[J]. Computers &amp; Industrial Engineering, 2017, 111: 239–250.</w:t>
      </w:r>
    </w:p>
    <w:p w:rsidR="00FD5770" w:rsidRDefault="00FD5770" w:rsidP="00FD5770">
      <w:pPr>
        <w:pStyle w:val="a5"/>
      </w:pPr>
      <w:r>
        <w:t>[27]</w:t>
      </w:r>
      <w:r>
        <w:tab/>
        <w:t>Hekmatfar M, Fatemi Ghomi S M T, Karimi B. Two stage reentrant hybrid flow shop with setup times and the criterion of minimizing makespan[J]. Applied Soft Computing, 2011, 11(8): 4530–4539.</w:t>
      </w:r>
    </w:p>
    <w:p w:rsidR="00FD5770" w:rsidRDefault="00FD5770" w:rsidP="00FD5770">
      <w:pPr>
        <w:pStyle w:val="a5"/>
      </w:pPr>
      <w:r>
        <w:t>[28]</w:t>
      </w:r>
      <w:r>
        <w:tab/>
        <w:t>Niu S H, Ong S K, Nee A Y C. An improved Intelligent Water Drops algorithm for achieving optimal job-shop scheduling solutions[J]. International Journal of Production Research, 2012, 50(15): 4192–4205.</w:t>
      </w:r>
    </w:p>
    <w:p w:rsidR="00FD5770" w:rsidRDefault="00FD5770" w:rsidP="00FD5770">
      <w:pPr>
        <w:pStyle w:val="a5"/>
      </w:pPr>
      <w:r>
        <w:t>[29]</w:t>
      </w:r>
      <w:r>
        <w:tab/>
        <w:t>C.N.Potts, K.R.Baker. Flow shop scheduling with lot streaming[J]. Operations Research Letters, 1989, 8(6): 297–303.</w:t>
      </w:r>
    </w:p>
    <w:p w:rsidR="00FD5770" w:rsidRDefault="00FD5770" w:rsidP="00FD5770">
      <w:pPr>
        <w:pStyle w:val="a5"/>
      </w:pPr>
      <w:r>
        <w:t>[30]</w:t>
      </w:r>
      <w:r>
        <w:tab/>
        <w:t>Jian W, Hong Z. Integrated Optimization of Lot Streaming and Sublot-intermingling Scheduling for a Kind of Flow Shop[J]. Journal of System Simulation, 2008, 20(4): 1011–1015.</w:t>
      </w:r>
    </w:p>
    <w:p w:rsidR="00FD5770" w:rsidRDefault="00FD5770" w:rsidP="00FD5770">
      <w:pPr>
        <w:pStyle w:val="a5"/>
      </w:pPr>
      <w:r>
        <w:t>[31]</w:t>
      </w:r>
      <w:r>
        <w:tab/>
        <w:t xml:space="preserve">Chan F T, Wong T C, Chan L Y. The application of genetic algorithms to </w:t>
      </w:r>
      <w:r>
        <w:lastRenderedPageBreak/>
        <w:t>lot streaming in a job-shop scheduling problem[J]. International Journal of Production Research, 2009, 47(12): 3387–3412.</w:t>
      </w:r>
    </w:p>
    <w:p w:rsidR="00FD5770" w:rsidRDefault="00FD5770" w:rsidP="00FD5770">
      <w:pPr>
        <w:pStyle w:val="a5"/>
      </w:pPr>
      <w:r>
        <w:t>[32]</w:t>
      </w:r>
      <w:r>
        <w:tab/>
        <w:t>Han Y, Li J, Sang H, et al. An improved migrating birds optimization for an integrated lot-streaming flow shop scheduling problem[J]. Swarm and Evolutionary Computation, 2018, 38: 64–78.</w:t>
      </w:r>
    </w:p>
    <w:p w:rsidR="00FD5770" w:rsidRDefault="00FD5770" w:rsidP="00FD5770">
      <w:pPr>
        <w:pStyle w:val="a5"/>
      </w:pPr>
      <w:r>
        <w:t>[33]</w:t>
      </w:r>
      <w:r>
        <w:tab/>
        <w:t>Huang R H, Yu T H. An effective ant colony optimization algorithm for multi-objective job-shop scheduling with equal-size lot-splitting[J]. Applied Soft Computing, 2017, 57: 642–656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34]</w:t>
      </w:r>
      <w:r>
        <w:rPr>
          <w:rFonts w:hint="eastAsia"/>
        </w:rPr>
        <w:tab/>
      </w:r>
      <w:r>
        <w:rPr>
          <w:rFonts w:hint="eastAsia"/>
        </w:rPr>
        <w:t>白俊杰</w:t>
      </w:r>
      <w:r>
        <w:rPr>
          <w:rFonts w:hint="eastAsia"/>
        </w:rPr>
        <w:t xml:space="preserve">, </w:t>
      </w:r>
      <w:r>
        <w:rPr>
          <w:rFonts w:hint="eastAsia"/>
        </w:rPr>
        <w:t>龚毅光</w:t>
      </w:r>
      <w:r>
        <w:rPr>
          <w:rFonts w:hint="eastAsia"/>
        </w:rPr>
        <w:t xml:space="preserve">, </w:t>
      </w:r>
      <w:r>
        <w:rPr>
          <w:rFonts w:hint="eastAsia"/>
        </w:rPr>
        <w:t>王宁生</w:t>
      </w:r>
      <w:r>
        <w:rPr>
          <w:rFonts w:hint="eastAsia"/>
        </w:rPr>
        <w:t xml:space="preserve">, et al. </w:t>
      </w:r>
      <w:r>
        <w:rPr>
          <w:rFonts w:hint="eastAsia"/>
        </w:rPr>
        <w:t>多目标柔性作业车间分批优化调度</w:t>
      </w:r>
      <w:r>
        <w:rPr>
          <w:rFonts w:hint="eastAsia"/>
        </w:rPr>
        <w:t xml:space="preserve">[J]. </w:t>
      </w:r>
      <w:r>
        <w:rPr>
          <w:rFonts w:hint="eastAsia"/>
        </w:rPr>
        <w:t>计算机集成制造系统</w:t>
      </w:r>
      <w:r>
        <w:rPr>
          <w:rFonts w:hint="eastAsia"/>
        </w:rPr>
        <w:t>, 2010, 16(2): 0</w:t>
      </w:r>
      <w:r>
        <w:rPr>
          <w:rFonts w:hint="eastAsia"/>
        </w:rPr>
        <w:t>–</w:t>
      </w:r>
      <w:r>
        <w:rPr>
          <w:rFonts w:hint="eastAsia"/>
        </w:rPr>
        <w:t>7.</w:t>
      </w:r>
    </w:p>
    <w:p w:rsidR="00FD5770" w:rsidRDefault="00FD5770" w:rsidP="00FD5770">
      <w:pPr>
        <w:pStyle w:val="a5"/>
      </w:pPr>
      <w:r>
        <w:t>[35]</w:t>
      </w:r>
      <w:r>
        <w:tab/>
        <w:t>Wagner H M. An integer linear-programming model for machine scheduling[J]. Naval Research Logistics Quarterly, 1959, 6(2): 131–140.</w:t>
      </w:r>
    </w:p>
    <w:p w:rsidR="00FD5770" w:rsidRDefault="00FD5770" w:rsidP="00FD5770">
      <w:pPr>
        <w:pStyle w:val="a5"/>
      </w:pPr>
      <w:r>
        <w:t>[36]</w:t>
      </w:r>
      <w:r>
        <w:tab/>
        <w:t>Held M, Karp R M. An dynamic programming approach to sequencing problems[J]. Journal ofSIAM, 1962, 10(1): 196–210.</w:t>
      </w:r>
    </w:p>
    <w:p w:rsidR="00FD5770" w:rsidRDefault="00FD5770" w:rsidP="00FD5770">
      <w:pPr>
        <w:pStyle w:val="a5"/>
      </w:pPr>
      <w:r>
        <w:t>[37]</w:t>
      </w:r>
      <w:r>
        <w:tab/>
        <w:t>Ignall E, Schrage L. Application of the branch and bound technique to some flow-shop problems[J]. Operations Research, 1965, 13(3): 400–412.</w:t>
      </w:r>
    </w:p>
    <w:p w:rsidR="00FD5770" w:rsidRDefault="00FD5770" w:rsidP="00FD5770">
      <w:pPr>
        <w:pStyle w:val="a5"/>
      </w:pPr>
      <w:r>
        <w:t>[38]</w:t>
      </w:r>
      <w:r>
        <w:tab/>
        <w:t>Palmer D S. Sequencing jobs through a multi-stage process in the minimum total time-a quick method of obtaining a near optimum[J]. Operational Research Quarterly, 1965, 16(1): 101–107.</w:t>
      </w:r>
    </w:p>
    <w:p w:rsidR="00FD5770" w:rsidRDefault="00FD5770" w:rsidP="00FD5770">
      <w:pPr>
        <w:pStyle w:val="a5"/>
      </w:pPr>
      <w:r>
        <w:t>[39]</w:t>
      </w:r>
      <w:r>
        <w:tab/>
        <w:t>Li J, Pan Q, Suganthan P N, et al. A Hybrid Tabu Search Algorithm With an Efficient Neighborhood Structure for the Flexible Job Shop Scheduling Problem[J]. The International Journal of Advanced Manufacturing Technology, 2011, 52(5–8): 683–697.</w:t>
      </w:r>
    </w:p>
    <w:p w:rsidR="00FD5770" w:rsidRDefault="00FD5770" w:rsidP="00FD5770">
      <w:pPr>
        <w:pStyle w:val="a5"/>
      </w:pPr>
      <w:r>
        <w:t>[40]</w:t>
      </w:r>
      <w:r>
        <w:tab/>
        <w:t>Van Laarhoven P J M, Aarts E H L, Lenstra J K. Job Shop Scheduling by Simulated Annealing[J]. Operations Research, 2008, 40(1): 113–125.</w:t>
      </w:r>
    </w:p>
    <w:p w:rsidR="00FD5770" w:rsidRDefault="00FD5770" w:rsidP="00FD5770">
      <w:pPr>
        <w:pStyle w:val="a5"/>
      </w:pPr>
      <w:r>
        <w:t>[41]</w:t>
      </w:r>
      <w:r>
        <w:tab/>
        <w:t>Roce F, Tadei R C, Volta G. A genetic algorithm for the job shop problem[J]. Computers &amp; Operations Research, 1995, 22(1): 15–24.</w:t>
      </w:r>
    </w:p>
    <w:p w:rsidR="00FD5770" w:rsidRDefault="00FD5770" w:rsidP="00FD5770">
      <w:pPr>
        <w:pStyle w:val="a5"/>
      </w:pPr>
      <w:r>
        <w:t>[42]</w:t>
      </w:r>
      <w:r>
        <w:tab/>
        <w:t>Sha D Y, Hsu C Y. A hybrid particle swarm optimization for job shop scheduling problem[J]. Computers &amp; Industrial Engineering, 2006, 51(4): 791–808.</w:t>
      </w:r>
    </w:p>
    <w:p w:rsidR="00FD5770" w:rsidRDefault="00FD5770" w:rsidP="00FD5770">
      <w:pPr>
        <w:pStyle w:val="a5"/>
      </w:pPr>
      <w:r>
        <w:t>[43]</w:t>
      </w:r>
      <w:r>
        <w:tab/>
        <w:t>Demir Y, Işleyen S K. An effective genetic algorithm for flexible job-shop scheduling with overlapping in operations[J]. International Journal of Production Research, 2014, 52(13): 3905–3921.</w:t>
      </w:r>
    </w:p>
    <w:p w:rsidR="00FD5770" w:rsidRDefault="00FD5770" w:rsidP="00FD5770">
      <w:pPr>
        <w:pStyle w:val="a5"/>
      </w:pPr>
      <w:r>
        <w:lastRenderedPageBreak/>
        <w:t>[44]</w:t>
      </w:r>
      <w:r>
        <w:tab/>
        <w:t>Lenstra J K, Kan A H G R, Brucker P. Complexity of machine scheduling problems[J]. Annals of Discrete Mathematics, 1977, 1: 343–362.</w:t>
      </w:r>
    </w:p>
    <w:p w:rsidR="00FD5770" w:rsidRDefault="00FD5770" w:rsidP="00FD5770">
      <w:pPr>
        <w:pStyle w:val="a5"/>
      </w:pPr>
      <w:r>
        <w:t>[45]</w:t>
      </w:r>
      <w:r>
        <w:tab/>
        <w:t>Duman E, Uysal M, Alkaya A F. Migrating Birds Optimization: A new metaheuristic approach and its performance on quadratic assignment problem[J]. Information Sciences, 2012, 217: 65–77.</w:t>
      </w:r>
    </w:p>
    <w:p w:rsidR="00FD5770" w:rsidRDefault="00FD5770" w:rsidP="00FD5770">
      <w:pPr>
        <w:pStyle w:val="a5"/>
      </w:pPr>
      <w:r>
        <w:t>[46]</w:t>
      </w:r>
      <w:r>
        <w:tab/>
        <w:t>Benkalai I, Rebaine D, Gagné C, et al. Improving the migrating birds optimization metaheuristic for the permutation flow shop with sequence-dependent set-up times[J]. International Journal of Production Research, 2017, 55(20): 6145–6157.</w:t>
      </w:r>
    </w:p>
    <w:p w:rsidR="00FD5770" w:rsidRDefault="00FD5770" w:rsidP="00FD5770">
      <w:pPr>
        <w:pStyle w:val="a5"/>
      </w:pPr>
      <w:r>
        <w:t>[47]</w:t>
      </w:r>
      <w:r>
        <w:tab/>
        <w:t>Gao K Z, Suganthan P N, Chua T J. An enhanced migrating birds optimization algorithm for no-wait flow shop scheduling problem[A]. 2013 IEEE Symposium on Computational Intelligence in Scheduling (CISched)[C]. IEEE, 2013: 9–13.</w:t>
      </w:r>
    </w:p>
    <w:p w:rsidR="00FD5770" w:rsidRDefault="00FD5770" w:rsidP="00FD5770">
      <w:pPr>
        <w:pStyle w:val="a5"/>
      </w:pPr>
      <w:r>
        <w:t>[48]</w:t>
      </w:r>
      <w:r>
        <w:tab/>
        <w:t>Pan Q K, Dong Y. An improved migrating birds optimisation for a hybrid flowshop scheduling with total flowtime minimisation[J]. Information Sciences, 2014, 277: 643–655.</w:t>
      </w:r>
    </w:p>
    <w:p w:rsidR="00FD5770" w:rsidRDefault="00FD5770" w:rsidP="00FD5770">
      <w:pPr>
        <w:pStyle w:val="a5"/>
      </w:pPr>
      <w:r>
        <w:t>[49]</w:t>
      </w:r>
      <w:r>
        <w:tab/>
        <w:t>Duman E, Elikucuk I. Solving credit card fraud detection problem by the new metaheuristics migrating birds optimization[A]. International Work-Conference on Artificial Neural Networks[C]. Berlin: Springer, 2013: 62–71.</w:t>
      </w:r>
    </w:p>
    <w:p w:rsidR="00FD5770" w:rsidRDefault="00FD5770" w:rsidP="00FD5770">
      <w:pPr>
        <w:pStyle w:val="a5"/>
      </w:pPr>
      <w:r>
        <w:t>[50]</w:t>
      </w:r>
      <w:r>
        <w:tab/>
        <w:t>Soto R, Crawford B, Almonacid B. Efficient leader exchange for Migrating Birds Optimization when solving machine-part cell formation problems[A]. 2016 11th Iberian Conference on Information Systems and Technologies (CISTI)[C]. IEEE, 2016: 1–7.</w:t>
      </w:r>
    </w:p>
    <w:p w:rsidR="00FD5770" w:rsidRDefault="00FD5770" w:rsidP="00FD5770">
      <w:pPr>
        <w:pStyle w:val="a5"/>
      </w:pPr>
      <w:r>
        <w:t>[51]</w:t>
      </w:r>
      <w:r>
        <w:tab/>
        <w:t>Gao L, Pan Q K. A shuffled multi-swarm micro-migrating birds optimizer for a multi-resource-constrained flexible job shop scheduling problem[J]. Information Sciences, 2016, 372: 655–676.</w:t>
      </w:r>
    </w:p>
    <w:p w:rsidR="00FD5770" w:rsidRDefault="00FD5770" w:rsidP="00FD5770">
      <w:pPr>
        <w:pStyle w:val="a5"/>
      </w:pPr>
      <w:r>
        <w:t>[52]</w:t>
      </w:r>
      <w:r>
        <w:tab/>
        <w:t>Almonacid B, Soto R, Crawford B. Comparing three simple ways of generating neighboring solutions when solving the cell formation problem using two versions of migrating birds optimization[A]. 2017 17th International Conference on Computational Science and Its Applications (ICCSA)[C]. IEEE, 2017: 1–9.</w:t>
      </w:r>
    </w:p>
    <w:p w:rsidR="00FD5770" w:rsidRDefault="00FD5770" w:rsidP="00FD5770">
      <w:pPr>
        <w:pStyle w:val="a5"/>
      </w:pPr>
      <w:r>
        <w:t>[53]</w:t>
      </w:r>
      <w:r>
        <w:tab/>
        <w:t xml:space="preserve">Oz D. An improvement on the Migrating Birds Optimization with a problem-specific neighboring function for the multi-objective task </w:t>
      </w:r>
      <w:r>
        <w:lastRenderedPageBreak/>
        <w:t>allocation problem[J]. Expert Systems with Applications, 2017, 67: 304–311.</w:t>
      </w:r>
    </w:p>
    <w:p w:rsidR="00FD5770" w:rsidRDefault="00FD5770" w:rsidP="00FD5770">
      <w:pPr>
        <w:pStyle w:val="a5"/>
      </w:pPr>
      <w:r>
        <w:t>[54]</w:t>
      </w:r>
      <w:r>
        <w:tab/>
        <w:t>Sioud A, Gagné C. Enhanced migrating birds optimization algorithm for the permutation flow shop problem with sequence dependent setup times[J]. European Journal of Operational Research, 2018, 264(1): 66–73.</w:t>
      </w:r>
    </w:p>
    <w:p w:rsidR="00FD5770" w:rsidRDefault="00FD5770" w:rsidP="00FD5770">
      <w:pPr>
        <w:pStyle w:val="a5"/>
      </w:pPr>
      <w:r>
        <w:t>[55]</w:t>
      </w:r>
      <w:r>
        <w:tab/>
        <w:t>Lalla-Ruiz E, Armas J D, Expósito Izquierdo C, et al. Multi-Leader Migrating Birds Optimization: A novel nature-inspired metaheuristic for combinatorial problems[J]. International Journal of Bio-Inspired Computation, 2017, 10(4): 1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6]</w:t>
      </w:r>
      <w:r>
        <w:rPr>
          <w:rFonts w:hint="eastAsia"/>
        </w:rPr>
        <w:tab/>
      </w:r>
      <w:r>
        <w:rPr>
          <w:rFonts w:hint="eastAsia"/>
        </w:rPr>
        <w:t>孙志峻</w:t>
      </w:r>
      <w:r>
        <w:rPr>
          <w:rFonts w:hint="eastAsia"/>
        </w:rPr>
        <w:t xml:space="preserve">, </w:t>
      </w:r>
      <w:r>
        <w:rPr>
          <w:rFonts w:hint="eastAsia"/>
        </w:rPr>
        <w:t>安进</w:t>
      </w:r>
      <w:r>
        <w:rPr>
          <w:rFonts w:hint="eastAsia"/>
        </w:rPr>
        <w:t xml:space="preserve">, </w:t>
      </w:r>
      <w:r>
        <w:rPr>
          <w:rFonts w:hint="eastAsia"/>
        </w:rPr>
        <w:t>黄卫清</w:t>
      </w:r>
      <w:r>
        <w:rPr>
          <w:rFonts w:hint="eastAsia"/>
        </w:rPr>
        <w:t xml:space="preserve">. </w:t>
      </w:r>
      <w:r>
        <w:rPr>
          <w:rFonts w:hint="eastAsia"/>
        </w:rPr>
        <w:t>作业车间多工艺路线批量作业计划优化</w:t>
      </w:r>
      <w:r>
        <w:rPr>
          <w:rFonts w:hint="eastAsia"/>
        </w:rPr>
        <w:t xml:space="preserve">[J]. </w:t>
      </w:r>
      <w:r>
        <w:rPr>
          <w:rFonts w:hint="eastAsia"/>
        </w:rPr>
        <w:t>中国机械工程</w:t>
      </w:r>
      <w:r>
        <w:rPr>
          <w:rFonts w:hint="eastAsia"/>
        </w:rPr>
        <w:t>, 2006, 19(2): 183</w:t>
      </w:r>
      <w:r>
        <w:rPr>
          <w:rFonts w:hint="eastAsia"/>
        </w:rPr>
        <w:t>–</w:t>
      </w:r>
      <w:r>
        <w:rPr>
          <w:rFonts w:hint="eastAsia"/>
        </w:rPr>
        <w:t>187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7]</w:t>
      </w:r>
      <w:r>
        <w:rPr>
          <w:rFonts w:hint="eastAsia"/>
        </w:rPr>
        <w:tab/>
      </w:r>
      <w:r>
        <w:rPr>
          <w:rFonts w:hint="eastAsia"/>
        </w:rPr>
        <w:t>王万良</w:t>
      </w:r>
      <w:r>
        <w:rPr>
          <w:rFonts w:hint="eastAsia"/>
        </w:rPr>
        <w:t xml:space="preserve">, </w:t>
      </w:r>
      <w:r>
        <w:rPr>
          <w:rFonts w:hint="eastAsia"/>
        </w:rPr>
        <w:t>范丽霞</w:t>
      </w:r>
      <w:r>
        <w:rPr>
          <w:rFonts w:hint="eastAsia"/>
        </w:rPr>
        <w:t xml:space="preserve">, </w:t>
      </w:r>
      <w:r>
        <w:rPr>
          <w:rFonts w:hint="eastAsia"/>
        </w:rPr>
        <w:t>徐新丽</w:t>
      </w:r>
      <w:r>
        <w:rPr>
          <w:rFonts w:hint="eastAsia"/>
        </w:rPr>
        <w:t xml:space="preserve">, et al. </w:t>
      </w:r>
      <w:r>
        <w:rPr>
          <w:rFonts w:hint="eastAsia"/>
        </w:rPr>
        <w:t>多目标差分进化算法求解柔性作业车间批量调度问题</w:t>
      </w:r>
      <w:r>
        <w:rPr>
          <w:rFonts w:hint="eastAsia"/>
        </w:rPr>
        <w:t>[J]. 2013, 19(10): 2481</w:t>
      </w:r>
      <w:r>
        <w:rPr>
          <w:rFonts w:hint="eastAsia"/>
        </w:rPr>
        <w:t>–</w:t>
      </w:r>
      <w:r>
        <w:rPr>
          <w:rFonts w:hint="eastAsia"/>
        </w:rPr>
        <w:t>2492.</w:t>
      </w:r>
    </w:p>
    <w:p w:rsidR="00FD5770" w:rsidRDefault="00FD5770" w:rsidP="00FD5770">
      <w:pPr>
        <w:pStyle w:val="a5"/>
      </w:pPr>
      <w:r>
        <w:t>[58]</w:t>
      </w:r>
      <w:r>
        <w:tab/>
        <w:t>Yang X, Fan L, Li L, et al. Hybrid Discrete Differential Evolution Algorithm for Lot Splitting with Capacity Constraints in Flexible Job Scheduling[J]. Mathematical Problems in Engineering, 2013: 1–10.</w:t>
      </w:r>
    </w:p>
    <w:p w:rsidR="00FD5770" w:rsidRDefault="00FD5770" w:rsidP="00FD5770">
      <w:pPr>
        <w:pStyle w:val="a5"/>
        <w:rPr>
          <w:rFonts w:hint="eastAsia"/>
        </w:rPr>
      </w:pPr>
      <w:r>
        <w:rPr>
          <w:rFonts w:hint="eastAsia"/>
        </w:rPr>
        <w:t>[59]</w:t>
      </w:r>
      <w:r>
        <w:rPr>
          <w:rFonts w:hint="eastAsia"/>
        </w:rPr>
        <w:tab/>
      </w:r>
      <w:r>
        <w:rPr>
          <w:rFonts w:hint="eastAsia"/>
        </w:rPr>
        <w:t>王云</w:t>
      </w:r>
      <w:r>
        <w:rPr>
          <w:rFonts w:hint="eastAsia"/>
        </w:rPr>
        <w:t xml:space="preserve">, </w:t>
      </w:r>
      <w:r>
        <w:rPr>
          <w:rFonts w:hint="eastAsia"/>
        </w:rPr>
        <w:t>冯毅雄</w:t>
      </w:r>
      <w:r>
        <w:rPr>
          <w:rFonts w:hint="eastAsia"/>
        </w:rPr>
        <w:t xml:space="preserve">, </w:t>
      </w:r>
      <w:r>
        <w:rPr>
          <w:rFonts w:hint="eastAsia"/>
        </w:rPr>
        <w:t>谭建荣</w:t>
      </w:r>
      <w:r>
        <w:rPr>
          <w:rFonts w:hint="eastAsia"/>
        </w:rPr>
        <w:t xml:space="preserve">, et al. </w:t>
      </w:r>
      <w:r>
        <w:rPr>
          <w:rFonts w:hint="eastAsia"/>
        </w:rPr>
        <w:t>柔性作业车间分批调度多目标优化方法</w:t>
      </w:r>
      <w:r>
        <w:rPr>
          <w:rFonts w:hint="eastAsia"/>
        </w:rPr>
        <w:t xml:space="preserve">[J]. </w:t>
      </w:r>
      <w:r>
        <w:rPr>
          <w:rFonts w:hint="eastAsia"/>
        </w:rPr>
        <w:t>浙江大学学报（工学版）</w:t>
      </w:r>
      <w:r>
        <w:rPr>
          <w:rFonts w:hint="eastAsia"/>
        </w:rPr>
        <w:t>, 2011, 45(4): 719</w:t>
      </w:r>
      <w:r>
        <w:rPr>
          <w:rFonts w:hint="eastAsia"/>
        </w:rPr>
        <w:t>–</w:t>
      </w:r>
      <w:r>
        <w:rPr>
          <w:rFonts w:hint="eastAsia"/>
        </w:rPr>
        <w:t>764.</w:t>
      </w:r>
    </w:p>
    <w:p w:rsidR="00FD5770" w:rsidRDefault="00FD5770" w:rsidP="00FD5770">
      <w:pPr>
        <w:pStyle w:val="a5"/>
      </w:pPr>
      <w:r>
        <w:t>[60]</w:t>
      </w:r>
      <w:r>
        <w:tab/>
        <w:t>Defersha F M, Chen M. Jobshop lot streaming with routing flexibility, sequence-dependent setups, machine release dates and lag time[J]. International Journal of Production Research, 2012, 50(8): 2331–2352.</w:t>
      </w:r>
    </w:p>
    <w:p w:rsidR="00FD5770" w:rsidRDefault="00FD5770" w:rsidP="00FD5770">
      <w:pPr>
        <w:pStyle w:val="a5"/>
      </w:pPr>
      <w:r>
        <w:t>[61]</w:t>
      </w:r>
      <w:r>
        <w:tab/>
        <w:t>Wong T C, Ngan S C. A comparison of hybrid genetic algorithm and hybrid particle swarm optimization to minimize makespan for assembly job shop[J]. Applied Soft Computing Journal, 2013, 13(3): 1391–1399.</w:t>
      </w:r>
    </w:p>
    <w:p w:rsidR="00FD5770" w:rsidRDefault="00FD5770" w:rsidP="00FD5770">
      <w:pPr>
        <w:pStyle w:val="a5"/>
      </w:pPr>
      <w:r>
        <w:t>[62]</w:t>
      </w:r>
      <w:r>
        <w:tab/>
        <w:t>Davis L. Job Shop Scheduling with Genetic Algorithms[A]. Proceedings of an international conference on genetic algorithms and their applications[C]. 1985: 136–140.</w:t>
      </w:r>
    </w:p>
    <w:p w:rsidR="00FD5770" w:rsidRDefault="00FD5770" w:rsidP="00FD5770">
      <w:pPr>
        <w:pStyle w:val="a5"/>
      </w:pPr>
      <w:r>
        <w:t>[63]</w:t>
      </w:r>
      <w:r>
        <w:tab/>
        <w:t>Ponnambalam S G, Aravindan P, Rao P S. Comparative evaluation of genetic algorithms for job-shop scheduling[J]. Production Planning and Control, 2001, 12(6): 560–574.</w:t>
      </w:r>
    </w:p>
    <w:p w:rsidR="00FD5770" w:rsidRDefault="00FD5770" w:rsidP="00FD5770">
      <w:pPr>
        <w:pStyle w:val="a5"/>
      </w:pPr>
      <w:r>
        <w:t>[64]</w:t>
      </w:r>
      <w:r>
        <w:tab/>
        <w:t>Giffler B, Thompson G L. Algorithms for solving production-scheduling problems[J]. Operations Research, 1959, 8(4): 487–503.</w:t>
      </w:r>
    </w:p>
    <w:p w:rsidR="00FD5770" w:rsidRDefault="00FD5770" w:rsidP="00FD5770">
      <w:pPr>
        <w:pStyle w:val="a5"/>
      </w:pPr>
      <w:r>
        <w:t>[65]</w:t>
      </w:r>
      <w:r>
        <w:tab/>
        <w:t xml:space="preserve">Lei D. A Pareto archive particle swarm optimization for multi-objective </w:t>
      </w:r>
      <w:r>
        <w:lastRenderedPageBreak/>
        <w:t>job shop scheduling[J]. Computers and Industrial Engineering, 2008, 54(4): 960–971.</w:t>
      </w:r>
    </w:p>
    <w:p w:rsidR="00FD5770" w:rsidRDefault="00FD5770" w:rsidP="00FD5770">
      <w:pPr>
        <w:pStyle w:val="a5"/>
      </w:pPr>
      <w:r>
        <w:t>[66]</w:t>
      </w:r>
      <w:r>
        <w:tab/>
        <w:t>Zhao Y, Wang H, Wang W, et al. New Hybrid Parallel Algorithm for Variable-sized Batch Splitting Scheduling with Alternative Machines in Job Shops[J]. Chinese Journal of Mechanical Engineering, 2010, 23(04): 484–495.</w:t>
      </w:r>
    </w:p>
    <w:p w:rsidR="00FD5770" w:rsidRDefault="00FD5770" w:rsidP="00FD5770">
      <w:pPr>
        <w:pStyle w:val="a5"/>
      </w:pPr>
      <w:r>
        <w:t>[67]</w:t>
      </w:r>
      <w:r>
        <w:tab/>
        <w:t>Nathan A, Barbosa V C. V-like formations in flocks of artificial birds[J]. Artificial Life, 2008, 14(2): 179–188.</w:t>
      </w:r>
    </w:p>
    <w:p w:rsidR="00FD5770" w:rsidRDefault="00FD5770" w:rsidP="00FD5770">
      <w:pPr>
        <w:pStyle w:val="a5"/>
      </w:pPr>
      <w:r>
        <w:t>[68]</w:t>
      </w:r>
      <w:r>
        <w:tab/>
        <w:t>Asadzadeh L. A parallel artificial bee colony algorithm for the job shop scheduling problem with a dynamic migration strategy[J]. Computers and Industrial Engineering, 2016, 102: 359–367.</w:t>
      </w:r>
    </w:p>
    <w:p w:rsidR="00FD5770" w:rsidRDefault="00FD5770" w:rsidP="00FD5770">
      <w:pPr>
        <w:pStyle w:val="a5"/>
      </w:pPr>
      <w:r>
        <w:t>[69]</w:t>
      </w:r>
      <w:r>
        <w:tab/>
        <w:t>Kurdi M. An effective new island model genetic algorithm for job shop scheduling problem[J]. Computers &amp; Operations Research, 2016, 67: 132–142.</w:t>
      </w:r>
    </w:p>
    <w:p w:rsidR="00FD5770" w:rsidRDefault="00FD5770" w:rsidP="00FD5770">
      <w:pPr>
        <w:pStyle w:val="a5"/>
      </w:pPr>
      <w:r>
        <w:t>optimization for multi-objective job shop scheduling[J]. Computers and Industrial Engineering, 2008, 54(4): 960–971.</w:t>
      </w:r>
    </w:p>
    <w:p w:rsidR="00FD5770" w:rsidRDefault="00FD5770" w:rsidP="00FD5770">
      <w:pPr>
        <w:pStyle w:val="a5"/>
      </w:pPr>
      <w:r>
        <w:t>[66]</w:t>
      </w:r>
      <w:r>
        <w:tab/>
        <w:t>Zhao Y, Wang H, Wang W, et al. New Hybrid Parallel Algorithm for Variable-sized Batch Splitting Scheduling with Alternative Machines in Job Shops[J]. Chinese Journal of Mechanical Engineering, 2010, 23(04): 484–495.</w:t>
      </w:r>
    </w:p>
    <w:p w:rsidR="00FD5770" w:rsidRDefault="00FD5770" w:rsidP="00FD5770">
      <w:pPr>
        <w:pStyle w:val="a5"/>
      </w:pPr>
      <w:r>
        <w:t>[67]</w:t>
      </w:r>
      <w:r>
        <w:tab/>
        <w:t>Nathan A, Barbosa V C. V-like formations in flocks of artificial birds[J]. Artificial Life, 2008, 14(2): 179–188.</w:t>
      </w:r>
    </w:p>
    <w:p w:rsidR="00FD5770" w:rsidRDefault="00FD5770" w:rsidP="00FD5770">
      <w:pPr>
        <w:pStyle w:val="a5"/>
      </w:pPr>
      <w:r>
        <w:t>[68]</w:t>
      </w:r>
      <w:r>
        <w:tab/>
        <w:t>Asadzadeh L. A parallel artificial bee colony algorithm for the job shop scheduling problem with a dynamic migration strategy[J]. Computers and Industrial Engineering, 2016, 102: 359–367.</w:t>
      </w:r>
    </w:p>
    <w:p w:rsidR="00FD5770" w:rsidRDefault="00FD5770" w:rsidP="00FD5770">
      <w:pPr>
        <w:pStyle w:val="a5"/>
      </w:pPr>
      <w:r>
        <w:t>[69]</w:t>
      </w:r>
      <w:r>
        <w:tab/>
        <w:t>Kurdi M. An effective new island model genetic algorithm for job shop scheduling problem[J]. Computers &amp; Operations Research, 2016, 67: 132–142.</w:t>
      </w:r>
    </w:p>
    <w:p w:rsidR="008866DF" w:rsidRPr="00FD5770" w:rsidRDefault="0084616E" w:rsidP="00FD5770">
      <w:pPr>
        <w:pStyle w:val="a5"/>
      </w:pPr>
      <w:r w:rsidRPr="00FD5770">
        <w:t>ticle swarm optimization for multi-objective job shop scheduling[J]. Computers and Industrial Eng</w:t>
      </w:r>
      <w:r w:rsidRPr="00FD5770">
        <w:t>ineering, 2008, 54(4): 960–971.</w:t>
      </w:r>
    </w:p>
    <w:p w:rsidR="008866DF" w:rsidRPr="00FD5770" w:rsidRDefault="0084616E" w:rsidP="00FD5770">
      <w:pPr>
        <w:pStyle w:val="a5"/>
      </w:pPr>
      <w:r w:rsidRPr="00FD5770">
        <w:t>[66]</w:t>
      </w:r>
      <w:r w:rsidRPr="00FD5770">
        <w:tab/>
        <w:t>Zhao Y, Wang H, Wang W, et al. New Hybrid Parallel Algorithm for Variable-sized Batch Splitting Scheduling with Alternative Machines in Job Shops[J]. Chinese Journal of Mechanical Engineering, 2010, 23(04): 484–495.</w:t>
      </w:r>
    </w:p>
    <w:p w:rsidR="008866DF" w:rsidRPr="00FD5770" w:rsidRDefault="0084616E" w:rsidP="00FD5770">
      <w:pPr>
        <w:pStyle w:val="a5"/>
      </w:pPr>
      <w:r w:rsidRPr="00FD5770">
        <w:lastRenderedPageBreak/>
        <w:t>[67</w:t>
      </w:r>
      <w:r w:rsidRPr="00FD5770">
        <w:t>]</w:t>
      </w:r>
      <w:r w:rsidRPr="00FD5770">
        <w:tab/>
        <w:t>Nathan A, Barbosa V C. V-like formations in flocks of artificial birds[J]. Artificial Life, 2008, 14(2): 179–188.</w:t>
      </w:r>
    </w:p>
    <w:p w:rsidR="008866DF" w:rsidRPr="00FD5770" w:rsidRDefault="0084616E" w:rsidP="00FD5770">
      <w:pPr>
        <w:pStyle w:val="a5"/>
      </w:pPr>
      <w:r w:rsidRPr="00FD5770">
        <w:t>[68]</w:t>
      </w:r>
      <w:r w:rsidRPr="00FD5770">
        <w:tab/>
        <w:t>Asadzadeh L. A parallel artificial bee colony algorithm for the job shop scheduling problem with a dynamic migration strategy[J]. Compu</w:t>
      </w:r>
      <w:r w:rsidRPr="00FD5770">
        <w:t>ters and Industrial Engineering, 2016, 102: 359–367.</w:t>
      </w:r>
    </w:p>
    <w:p w:rsidR="008866DF" w:rsidRPr="00FD5770" w:rsidRDefault="0084616E" w:rsidP="00FD5770">
      <w:pPr>
        <w:pStyle w:val="a5"/>
      </w:pPr>
      <w:r w:rsidRPr="00FD5770">
        <w:t>[69]</w:t>
      </w:r>
      <w:r w:rsidRPr="00FD5770">
        <w:tab/>
        <w:t>Kurdi M. An effective new island model genetic algorithm for job shop scheduling problem[J]. Computers &amp; Operations Research, 2016, 67: 132–142.</w:t>
      </w:r>
    </w:p>
    <w:p w:rsidR="00CC1F25" w:rsidRPr="008866DF" w:rsidRDefault="0084616E" w:rsidP="00FD5770">
      <w:pPr>
        <w:pStyle w:val="a5"/>
      </w:pPr>
      <w:r w:rsidRPr="00FD5770">
        <w:fldChar w:fldCharType="end"/>
      </w:r>
      <w:r w:rsidR="00FD5770" w:rsidRPr="00FD5770">
        <w:t xml:space="preserve"> </w:t>
      </w:r>
      <w:r w:rsidR="00CC1F25" w:rsidRPr="008866DF">
        <w:t>[48]</w:t>
      </w:r>
      <w:r w:rsidR="00CC1F25" w:rsidRPr="008866DF">
        <w:tab/>
        <w:t>Pan Q K, Dong Y. An improved migrating birds optimisation for a hybrid flowshop scheduling with total flowtime minimisation[J]. Information Sciences, 2014, 277: 643–655.</w:t>
      </w:r>
    </w:p>
    <w:p w:rsidR="00CC1F25" w:rsidRPr="008866DF" w:rsidRDefault="00CC1F25" w:rsidP="00CC1F25">
      <w:pPr>
        <w:pStyle w:val="a5"/>
      </w:pPr>
      <w:r w:rsidRPr="008866DF">
        <w:t>[49]</w:t>
      </w:r>
      <w:r w:rsidRPr="008866DF">
        <w:tab/>
        <w:t>Duman E, Elikucuk I. Solving credit card fraud detection problem by the new metaheuristics migrating birds optimization[A]. International Work-Conference on Artificial Neural Networks[C]. Berlin: Springer, 2013: 62–71.</w:t>
      </w:r>
    </w:p>
    <w:p w:rsidR="00CC1F25" w:rsidRPr="008866DF" w:rsidRDefault="00CC1F25" w:rsidP="00CC1F25">
      <w:pPr>
        <w:pStyle w:val="a5"/>
      </w:pPr>
      <w:r w:rsidRPr="008866DF">
        <w:t>[50]</w:t>
      </w:r>
      <w:r w:rsidRPr="008866DF">
        <w:tab/>
        <w:t>Soto R, Crawford B, Almonacid B. Efficient leader exchange for Migrating Birds Optimization when solving machine-part cell formation problems[A]. 2016 11th Iberian Conference on Information Systems and Technologies (CISTI)[C]. IEEE, 2016: 1–7.</w:t>
      </w:r>
    </w:p>
    <w:p w:rsidR="00CC1F25" w:rsidRPr="008866DF" w:rsidRDefault="00CC1F25" w:rsidP="00CC1F25">
      <w:pPr>
        <w:pStyle w:val="a5"/>
      </w:pPr>
      <w:r w:rsidRPr="008866DF">
        <w:t>[51]</w:t>
      </w:r>
      <w:r w:rsidRPr="008866DF">
        <w:tab/>
        <w:t>Gao L, Pan Q K. A shuffled multi-swarm micro-migrating birds optimizer for a multi-resource-constrained flexible job shop scheduling problem[J]. Information Sciences, 2016, 372: 655–676.</w:t>
      </w:r>
    </w:p>
    <w:p w:rsidR="00CC1F25" w:rsidRPr="008866DF" w:rsidRDefault="00CC1F25" w:rsidP="00CC1F25">
      <w:pPr>
        <w:pStyle w:val="a5"/>
      </w:pPr>
      <w:r w:rsidRPr="008866DF">
        <w:t>[52]</w:t>
      </w:r>
      <w:r w:rsidRPr="008866DF">
        <w:tab/>
        <w:t>Almonacid B, Soto R, Crawford B. Comparing three simple ways of generating neighboring solutions when solving the cell formation problem using two versions of migrating birds optimization[A]. 2017 17th International Conference on Computational Science and Its Applications (ICCSA)[C]. IEEE, 2017: 1–9.</w:t>
      </w:r>
    </w:p>
    <w:p w:rsidR="00CC1F25" w:rsidRPr="008866DF" w:rsidRDefault="00CC1F25" w:rsidP="00CC1F25">
      <w:pPr>
        <w:pStyle w:val="a5"/>
      </w:pPr>
      <w:r w:rsidRPr="008866DF">
        <w:t>[53]</w:t>
      </w:r>
      <w:r w:rsidRPr="008866DF">
        <w:tab/>
        <w:t>Oz D. An improvement on the Migrating Birds Optimization with a problem-specific neighboring function for the multi-objective task allocation problem[J]. Expert Systems with Applications, 2017, 67: 304–311.</w:t>
      </w:r>
    </w:p>
    <w:p w:rsidR="00CC1F25" w:rsidRPr="008866DF" w:rsidRDefault="00CC1F25" w:rsidP="00CC1F25">
      <w:pPr>
        <w:pStyle w:val="a5"/>
      </w:pPr>
      <w:r w:rsidRPr="008866DF">
        <w:t>[54]</w:t>
      </w:r>
      <w:r w:rsidRPr="008866DF">
        <w:tab/>
        <w:t>Sioud A, Gagné C. Enhanced migrating birds optimization algorithm for the permutation flow shop problem with sequence dependent setup times[J]. European Journal of Operational Research, 2018, 264(1): 66–73.</w:t>
      </w:r>
    </w:p>
    <w:p w:rsidR="00CC1F25" w:rsidRPr="008866DF" w:rsidRDefault="00CC1F25" w:rsidP="00CC1F25">
      <w:pPr>
        <w:pStyle w:val="a5"/>
      </w:pPr>
      <w:r w:rsidRPr="008866DF">
        <w:lastRenderedPageBreak/>
        <w:t>[55]</w:t>
      </w:r>
      <w:r w:rsidRPr="008866DF">
        <w:tab/>
        <w:t>Lalla-Ruiz E, Armas J D, Expósito Izquierdo C, et al. Multi-Leader Migrating Birds Optimization: A novel nature-inspired metaheuristic for combinatorial problems[J]. International Journal of Bio-Inspired Computation, 2017, 10(4): 1.</w:t>
      </w:r>
    </w:p>
    <w:p w:rsidR="00CC1F25" w:rsidRPr="008866DF" w:rsidRDefault="00CC1F25" w:rsidP="00CC1F25">
      <w:pPr>
        <w:pStyle w:val="a5"/>
      </w:pPr>
      <w:r w:rsidRPr="008866DF">
        <w:t>[56]</w:t>
      </w:r>
      <w:r w:rsidRPr="008866DF">
        <w:tab/>
      </w:r>
      <w:r w:rsidRPr="008866DF">
        <w:t>孙志峻</w:t>
      </w:r>
      <w:r w:rsidRPr="008866DF">
        <w:t xml:space="preserve">, </w:t>
      </w:r>
      <w:r w:rsidRPr="008866DF">
        <w:t>安进</w:t>
      </w:r>
      <w:r w:rsidRPr="008866DF">
        <w:t xml:space="preserve">, </w:t>
      </w:r>
      <w:r w:rsidRPr="008866DF">
        <w:t>黄卫清</w:t>
      </w:r>
      <w:r w:rsidRPr="008866DF">
        <w:t xml:space="preserve">. </w:t>
      </w:r>
      <w:r w:rsidRPr="008866DF">
        <w:t>作业车间多工艺路线批量作业计划优化</w:t>
      </w:r>
      <w:r w:rsidRPr="008866DF">
        <w:t xml:space="preserve">[J]. </w:t>
      </w:r>
      <w:r w:rsidRPr="008866DF">
        <w:t>中国机械工程</w:t>
      </w:r>
      <w:r w:rsidRPr="008866DF">
        <w:t>, 2006, 19(2): 183–187.</w:t>
      </w:r>
    </w:p>
    <w:p w:rsidR="00CC1F25" w:rsidRPr="008866DF" w:rsidRDefault="00CC1F25" w:rsidP="00CC1F25">
      <w:pPr>
        <w:pStyle w:val="a5"/>
      </w:pPr>
      <w:r w:rsidRPr="008866DF">
        <w:t>[57]</w:t>
      </w:r>
      <w:r w:rsidRPr="008866DF">
        <w:tab/>
      </w:r>
      <w:r w:rsidRPr="008866DF">
        <w:t>王万良</w:t>
      </w:r>
      <w:r w:rsidRPr="008866DF">
        <w:t xml:space="preserve">, </w:t>
      </w:r>
      <w:r w:rsidRPr="008866DF">
        <w:t>范丽霞</w:t>
      </w:r>
      <w:r w:rsidRPr="008866DF">
        <w:t xml:space="preserve">, </w:t>
      </w:r>
      <w:r w:rsidRPr="008866DF">
        <w:t>徐新丽</w:t>
      </w:r>
      <w:r w:rsidRPr="008866DF">
        <w:t xml:space="preserve">, et al. </w:t>
      </w:r>
      <w:r w:rsidRPr="008866DF">
        <w:t>多目标差分进化算法求解柔性作业车间批量调度问题</w:t>
      </w:r>
      <w:r w:rsidRPr="008866DF">
        <w:t>[J]. 2013, 19(10): 2481–2492.</w:t>
      </w:r>
    </w:p>
    <w:p w:rsidR="00CC1F25" w:rsidRPr="008866DF" w:rsidRDefault="00CC1F25" w:rsidP="00CC1F25">
      <w:pPr>
        <w:pStyle w:val="a5"/>
      </w:pPr>
      <w:r w:rsidRPr="008866DF">
        <w:t>[58]</w:t>
      </w:r>
      <w:r w:rsidRPr="008866DF">
        <w:tab/>
        <w:t>Yang X, Fan L, Li L, et al. Hybrid Discrete Differential Evolution Algorithm for Lot Splitting with Capacity Constraints in Flexible Job Scheduling[J]. Mathematical Problems in Engineering, 2013: 1–10.</w:t>
      </w:r>
    </w:p>
    <w:p w:rsidR="00CC1F25" w:rsidRPr="008866DF" w:rsidRDefault="00CC1F25" w:rsidP="00CC1F25">
      <w:pPr>
        <w:pStyle w:val="a5"/>
      </w:pPr>
      <w:r w:rsidRPr="008866DF">
        <w:t>[59]</w:t>
      </w:r>
      <w:r w:rsidRPr="008866DF">
        <w:tab/>
      </w:r>
      <w:r w:rsidRPr="008866DF">
        <w:t>王云</w:t>
      </w:r>
      <w:r w:rsidRPr="008866DF">
        <w:t xml:space="preserve">, </w:t>
      </w:r>
      <w:r w:rsidRPr="008866DF">
        <w:t>冯毅雄</w:t>
      </w:r>
      <w:r w:rsidRPr="008866DF">
        <w:t xml:space="preserve">, </w:t>
      </w:r>
      <w:r w:rsidRPr="008866DF">
        <w:t>谭建荣</w:t>
      </w:r>
      <w:r w:rsidRPr="008866DF">
        <w:t xml:space="preserve">, et al. </w:t>
      </w:r>
      <w:r w:rsidRPr="008866DF">
        <w:t>柔性作业车间分批调度多目标优化方法</w:t>
      </w:r>
      <w:r w:rsidRPr="008866DF">
        <w:t xml:space="preserve">[J]. </w:t>
      </w:r>
      <w:r w:rsidRPr="008866DF">
        <w:t>浙江大学学报（工学版）</w:t>
      </w:r>
      <w:r w:rsidRPr="008866DF">
        <w:t>, 2011, 45(4): 719–764.</w:t>
      </w:r>
    </w:p>
    <w:p w:rsidR="00CC1F25" w:rsidRPr="008866DF" w:rsidRDefault="00CC1F25" w:rsidP="00CC1F25">
      <w:pPr>
        <w:pStyle w:val="a5"/>
      </w:pPr>
      <w:r w:rsidRPr="008866DF">
        <w:t>[60]</w:t>
      </w:r>
      <w:r w:rsidRPr="008866DF">
        <w:tab/>
        <w:t>Defersha F M, Chen M. Jobshop lot streaming with routing flexibility, sequence-dependent setups, machine release dates and lag time[J]. International Journal of Production Research, 2012, 50(8): 2331–2352.</w:t>
      </w:r>
    </w:p>
    <w:p w:rsidR="00CC1F25" w:rsidRPr="008866DF" w:rsidRDefault="00CC1F25" w:rsidP="00CC1F25">
      <w:pPr>
        <w:pStyle w:val="a5"/>
      </w:pPr>
      <w:r w:rsidRPr="008866DF">
        <w:t>[61]</w:t>
      </w:r>
      <w:r w:rsidRPr="008866DF">
        <w:tab/>
        <w:t>Wong T C, Ngan S C. A comparison of hybrid genetic algorithm and hybrid particle swarm optimization to minimize makespan for assembly job shop[J]. Applied Soft Computing Journal, 2013, 13(3): 1391–1399.</w:t>
      </w:r>
    </w:p>
    <w:p w:rsidR="00CC1F25" w:rsidRPr="008866DF" w:rsidRDefault="00CC1F25" w:rsidP="00CC1F25">
      <w:pPr>
        <w:pStyle w:val="a5"/>
      </w:pPr>
      <w:r w:rsidRPr="008866DF">
        <w:t>[62]</w:t>
      </w:r>
      <w:r w:rsidRPr="008866DF">
        <w:tab/>
        <w:t>Davis L. Job Shop Scheduling with Genetic Algorithms[A]. Proceedings of an international conference on genetic algorithms and their applications[C]. 1985: 136–140.</w:t>
      </w:r>
    </w:p>
    <w:p w:rsidR="00CC1F25" w:rsidRPr="008866DF" w:rsidRDefault="00CC1F25" w:rsidP="00CC1F25">
      <w:pPr>
        <w:pStyle w:val="a5"/>
      </w:pPr>
      <w:r w:rsidRPr="008866DF">
        <w:t>[63]</w:t>
      </w:r>
      <w:r w:rsidRPr="008866DF">
        <w:tab/>
        <w:t>Ponnambalam S G, Aravindan P, Rao P S. Comparative evaluation of genetic algorithms for job-shop scheduling[J]. Production Planning and Control, 2001, 12(6): 560–574.</w:t>
      </w:r>
    </w:p>
    <w:p w:rsidR="00CC1F25" w:rsidRPr="008866DF" w:rsidRDefault="00CC1F25" w:rsidP="00CC1F25">
      <w:pPr>
        <w:pStyle w:val="a5"/>
      </w:pPr>
      <w:r w:rsidRPr="008866DF">
        <w:t>[64]</w:t>
      </w:r>
      <w:r w:rsidRPr="008866DF">
        <w:tab/>
        <w:t>Giffler B, Thompson G L. Algorithms for solving production-scheduling problems[J]. Operations Research, 1959, 8(4): 487–503.</w:t>
      </w:r>
    </w:p>
    <w:p w:rsidR="00CC1F25" w:rsidRPr="008866DF" w:rsidRDefault="00CC1F25" w:rsidP="00CC1F25">
      <w:pPr>
        <w:pStyle w:val="a5"/>
      </w:pPr>
      <w:r w:rsidRPr="008866DF">
        <w:t>[65]</w:t>
      </w:r>
      <w:r w:rsidRPr="008866DF">
        <w:tab/>
        <w:t>Lei D. A Pareto archive particle swarm optimization for multi-objective job shop scheduling[J]. Computers and Industrial Engineering, 2008, 54(4): 960–971.</w:t>
      </w:r>
    </w:p>
    <w:p w:rsidR="00CC1F25" w:rsidRPr="008866DF" w:rsidRDefault="00CC1F25" w:rsidP="00CC1F25">
      <w:pPr>
        <w:pStyle w:val="a5"/>
      </w:pPr>
      <w:r w:rsidRPr="008866DF">
        <w:t>[66]</w:t>
      </w:r>
      <w:r w:rsidRPr="008866DF">
        <w:tab/>
        <w:t xml:space="preserve">Zhao Y, Wang H, Wang W, et al. New Hybrid Parallel Algorithm for Variable-sized Batch Splitting Scheduling with Alternative Machines in Job Shops[J]. Chinese Journal of Mechanical Engineering, 2010, 23(04): </w:t>
      </w:r>
      <w:r w:rsidRPr="008866DF">
        <w:lastRenderedPageBreak/>
        <w:t>484–495.</w:t>
      </w:r>
    </w:p>
    <w:p w:rsidR="00CC1F25" w:rsidRPr="008866DF" w:rsidRDefault="00CC1F25" w:rsidP="00CC1F25">
      <w:pPr>
        <w:pStyle w:val="a5"/>
      </w:pPr>
      <w:r w:rsidRPr="008866DF">
        <w:t>[67]</w:t>
      </w:r>
      <w:r w:rsidRPr="008866DF">
        <w:tab/>
        <w:t>Nathan A, Barbosa V C. V-like formations in flocks of artificial birds[J]. Artificial Life, 2008, 14(2): 179–188.</w:t>
      </w:r>
    </w:p>
    <w:p w:rsidR="00CC1F25" w:rsidRPr="008866DF" w:rsidRDefault="00CC1F25" w:rsidP="00CC1F25">
      <w:pPr>
        <w:pStyle w:val="a5"/>
      </w:pPr>
      <w:r w:rsidRPr="008866DF">
        <w:t>[68]</w:t>
      </w:r>
      <w:r w:rsidRPr="008866DF">
        <w:tab/>
        <w:t>Asadzadeh L. A parallel artificial bee colony algorithm for the job shop scheduling problem with a dynamic migration strategy[J]. Computers and Industrial Engineering, 2016, 102: 359–367.</w:t>
      </w:r>
    </w:p>
    <w:p w:rsidR="00CC1F25" w:rsidRPr="008866DF" w:rsidRDefault="00CC1F25" w:rsidP="00CC1F25">
      <w:pPr>
        <w:pStyle w:val="a5"/>
      </w:pPr>
      <w:r w:rsidRPr="008866DF">
        <w:t>[69]</w:t>
      </w:r>
      <w:r w:rsidRPr="008866DF">
        <w:tab/>
        <w:t>Kurdi M. An effective new island model genetic algorithm for job shop scheduling problem[J]. Computers &amp; Operations Research, 2016, 67: 132–142.</w:t>
      </w:r>
    </w:p>
    <w:p w:rsidR="00503631" w:rsidRPr="00274672" w:rsidRDefault="00CC1F25" w:rsidP="00CC1F25">
      <w:pPr>
        <w:pStyle w:val="a5"/>
      </w:pPr>
      <w:r>
        <w:fldChar w:fldCharType="end"/>
      </w:r>
    </w:p>
    <w:sectPr w:rsidR="00503631" w:rsidRPr="00274672" w:rsidSect="00274672">
      <w:pgSz w:w="11906" w:h="16838"/>
      <w:pgMar w:top="1440" w:right="1797" w:bottom="1440" w:left="1797" w:header="851" w:footer="992" w:gutter="0"/>
      <w:cols w:space="425"/>
      <w:docGrid w:linePitch="326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CE7599"/>
    <w:rsid w:val="00076FE8"/>
    <w:rsid w:val="001557E5"/>
    <w:rsid w:val="00274672"/>
    <w:rsid w:val="003F0D6F"/>
    <w:rsid w:val="00442613"/>
    <w:rsid w:val="004B5FD4"/>
    <w:rsid w:val="00503631"/>
    <w:rsid w:val="00794F2F"/>
    <w:rsid w:val="0084616E"/>
    <w:rsid w:val="008939E5"/>
    <w:rsid w:val="00916E3B"/>
    <w:rsid w:val="009A6507"/>
    <w:rsid w:val="00BB65A1"/>
    <w:rsid w:val="00CC1F25"/>
    <w:rsid w:val="00CE7599"/>
    <w:rsid w:val="00D75AEF"/>
    <w:rsid w:val="00EF5E81"/>
    <w:rsid w:val="00F77FDD"/>
    <w:rsid w:val="00FD5770"/>
    <w:rsid w:val="00FE045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F0D6F"/>
    <w:pPr>
      <w:widowControl w:val="0"/>
      <w:spacing w:line="360" w:lineRule="auto"/>
      <w:ind w:firstLineChars="200" w:firstLine="200"/>
      <w:jc w:val="both"/>
      <w:textAlignment w:val="center"/>
    </w:pPr>
    <w:rPr>
      <w:rFonts w:ascii="Times New Roman" w:eastAsia="宋体" w:hAnsi="Times New Roman" w:cs="Times New Roman"/>
      <w:sz w:val="24"/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aliases w:val="图、表"/>
    <w:uiPriority w:val="1"/>
    <w:qFormat/>
    <w:rsid w:val="003F0D6F"/>
    <w:pPr>
      <w:widowControl w:val="0"/>
      <w:spacing w:line="360" w:lineRule="auto"/>
      <w:ind w:firstLineChars="200" w:firstLine="200"/>
      <w:jc w:val="center"/>
      <w:textAlignment w:val="center"/>
    </w:pPr>
    <w:rPr>
      <w:rFonts w:ascii="Times New Roman" w:eastAsia="宋体" w:hAnsi="Times New Roman" w:cs="Times New Roman"/>
      <w:szCs w:val="24"/>
    </w:rPr>
  </w:style>
  <w:style w:type="paragraph" w:styleId="a4">
    <w:name w:val="Balloon Text"/>
    <w:basedOn w:val="a"/>
    <w:link w:val="Char"/>
    <w:uiPriority w:val="99"/>
    <w:semiHidden/>
    <w:unhideWhenUsed/>
    <w:rsid w:val="003F0D6F"/>
    <w:pPr>
      <w:spacing w:line="240" w:lineRule="auto"/>
    </w:pPr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3F0D6F"/>
    <w:rPr>
      <w:rFonts w:ascii="Times New Roman" w:eastAsia="宋体" w:hAnsi="Times New Roman" w:cs="Times New Roman"/>
      <w:sz w:val="18"/>
      <w:szCs w:val="18"/>
    </w:rPr>
  </w:style>
  <w:style w:type="character" w:customStyle="1" w:styleId="fontstyle01">
    <w:name w:val="fontstyle01"/>
    <w:basedOn w:val="a0"/>
    <w:rsid w:val="00EF5E81"/>
    <w:rPr>
      <w:rFonts w:ascii="宋体" w:eastAsia="宋体" w:hAnsi="宋体" w:hint="eastAsia"/>
      <w:b w:val="0"/>
      <w:bCs w:val="0"/>
      <w:i w:val="0"/>
      <w:iCs w:val="0"/>
      <w:color w:val="000000"/>
      <w:sz w:val="24"/>
      <w:szCs w:val="24"/>
    </w:rPr>
  </w:style>
  <w:style w:type="paragraph" w:customStyle="1" w:styleId="a5">
    <w:name w:val="引用文献"/>
    <w:basedOn w:val="a"/>
    <w:qFormat/>
    <w:rsid w:val="00CC1F25"/>
    <w:pPr>
      <w:autoSpaceDE w:val="0"/>
      <w:autoSpaceDN w:val="0"/>
      <w:adjustRightInd w:val="0"/>
      <w:snapToGrid w:val="0"/>
      <w:ind w:left="1123" w:firstLineChars="0" w:hanging="482"/>
      <w:jc w:val="left"/>
    </w:pPr>
    <w:rPr>
      <w:rFonts w:eastAsiaTheme="minorEastAsia"/>
      <w:noProof/>
      <w:kern w:val="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3F0D6F"/>
    <w:pPr>
      <w:widowControl w:val="0"/>
      <w:spacing w:line="360" w:lineRule="auto"/>
      <w:ind w:firstLineChars="200" w:firstLine="200"/>
      <w:jc w:val="both"/>
      <w:textAlignment w:val="center"/>
    </w:pPr>
    <w:rPr>
      <w:rFonts w:ascii="Times New Roman" w:eastAsia="宋体" w:hAnsi="Times New Roman" w:cs="Times New Roman"/>
      <w:sz w:val="24"/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No Spacing"/>
    <w:aliases w:val="图、表"/>
    <w:uiPriority w:val="1"/>
    <w:qFormat/>
    <w:rsid w:val="003F0D6F"/>
    <w:pPr>
      <w:widowControl w:val="0"/>
      <w:spacing w:line="360" w:lineRule="auto"/>
      <w:ind w:firstLineChars="200" w:firstLine="200"/>
      <w:jc w:val="center"/>
      <w:textAlignment w:val="center"/>
    </w:pPr>
    <w:rPr>
      <w:rFonts w:ascii="Times New Roman" w:eastAsia="宋体" w:hAnsi="Times New Roman" w:cs="Times New Roman"/>
      <w:szCs w:val="24"/>
    </w:rPr>
  </w:style>
  <w:style w:type="paragraph" w:styleId="a4">
    <w:name w:val="Balloon Text"/>
    <w:basedOn w:val="a"/>
    <w:link w:val="Char"/>
    <w:uiPriority w:val="99"/>
    <w:semiHidden/>
    <w:unhideWhenUsed/>
    <w:rsid w:val="003F0D6F"/>
    <w:pPr>
      <w:spacing w:line="240" w:lineRule="auto"/>
    </w:pPr>
    <w:rPr>
      <w:sz w:val="18"/>
      <w:szCs w:val="18"/>
    </w:rPr>
  </w:style>
  <w:style w:type="character" w:customStyle="1" w:styleId="Char">
    <w:name w:val="批注框文本 Char"/>
    <w:basedOn w:val="a0"/>
    <w:link w:val="a4"/>
    <w:uiPriority w:val="99"/>
    <w:semiHidden/>
    <w:rsid w:val="003F0D6F"/>
    <w:rPr>
      <w:rFonts w:ascii="Times New Roman" w:eastAsia="宋体" w:hAnsi="Times New Roman" w:cs="Times New Roman"/>
      <w:sz w:val="18"/>
      <w:szCs w:val="18"/>
    </w:rPr>
  </w:style>
  <w:style w:type="character" w:customStyle="1" w:styleId="fontstyle01">
    <w:name w:val="fontstyle01"/>
    <w:basedOn w:val="a0"/>
    <w:rsid w:val="00EF5E81"/>
    <w:rPr>
      <w:rFonts w:ascii="宋体" w:eastAsia="宋体" w:hAnsi="宋体" w:hint="eastAsia"/>
      <w:b w:val="0"/>
      <w:bCs w:val="0"/>
      <w:i w:val="0"/>
      <w:iCs w:val="0"/>
      <w:color w:val="000000"/>
      <w:sz w:val="24"/>
      <w:szCs w:val="24"/>
    </w:rPr>
  </w:style>
  <w:style w:type="paragraph" w:customStyle="1" w:styleId="a5">
    <w:name w:val="引用文献"/>
    <w:basedOn w:val="a"/>
    <w:qFormat/>
    <w:rsid w:val="00CC1F25"/>
    <w:pPr>
      <w:autoSpaceDE w:val="0"/>
      <w:autoSpaceDN w:val="0"/>
      <w:adjustRightInd w:val="0"/>
      <w:snapToGrid w:val="0"/>
      <w:ind w:left="1123" w:firstLineChars="0" w:hanging="482"/>
      <w:jc w:val="left"/>
    </w:pPr>
    <w:rPr>
      <w:rFonts w:eastAsiaTheme="minorEastAsia"/>
      <w:noProof/>
      <w:kern w:val="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26</Pages>
  <Words>6725</Words>
  <Characters>38335</Characters>
  <Application>Microsoft Office Word</Application>
  <DocSecurity>0</DocSecurity>
  <Lines>319</Lines>
  <Paragraphs>89</Paragraphs>
  <ScaleCrop>false</ScaleCrop>
  <Company/>
  <LinksUpToDate>false</LinksUpToDate>
  <CharactersWithSpaces>4497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用户</dc:creator>
  <cp:keywords/>
  <dc:description/>
  <cp:lastModifiedBy>Windows 用户</cp:lastModifiedBy>
  <cp:revision>14</cp:revision>
  <cp:lastPrinted>2019-04-15T09:20:00Z</cp:lastPrinted>
  <dcterms:created xsi:type="dcterms:W3CDTF">2019-04-13T12:18:00Z</dcterms:created>
  <dcterms:modified xsi:type="dcterms:W3CDTF">2019-04-17T01:44:00Z</dcterms:modified>
</cp:coreProperties>
</file>